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67144" w:rsidRDefault="00867144" w:rsidP="00FD7350">
      <w:pPr>
        <w:jc w:val="center"/>
      </w:pPr>
    </w:p>
    <w:p w:rsidR="00867144" w:rsidRPr="00920FC7" w:rsidRDefault="00867144" w:rsidP="00FD7350">
      <w:pPr>
        <w:jc w:val="center"/>
      </w:pPr>
    </w:p>
    <w:p w:rsidR="00642FA6" w:rsidRPr="00920FC7" w:rsidRDefault="00585F87" w:rsidP="00642FA6">
      <w:pPr>
        <w:jc w:val="center"/>
      </w:pPr>
      <w:r>
        <w:t>July</w:t>
      </w:r>
      <w:r w:rsidR="00642FA6" w:rsidRPr="00920FC7">
        <w:t xml:space="preserve"> 201</w:t>
      </w:r>
      <w:r w:rsidR="00814A1F">
        <w:t>1</w:t>
      </w:r>
    </w:p>
    <w:p w:rsidR="00867144" w:rsidRDefault="00867144" w:rsidP="00FD7350">
      <w:pPr>
        <w:jc w:val="center"/>
      </w:pPr>
    </w:p>
    <w:p w:rsidR="00642FA6" w:rsidRPr="00284A40" w:rsidRDefault="00642FA6" w:rsidP="00FD7350">
      <w:pPr>
        <w:jc w:val="center"/>
      </w:pPr>
    </w:p>
    <w:p w:rsidR="00642FA6" w:rsidRPr="00284A40" w:rsidRDefault="00642FA6" w:rsidP="00FD7350">
      <w:pPr>
        <w:jc w:val="center"/>
      </w:pPr>
      <w:r w:rsidRPr="00284A40">
        <w:t>Supporting Statement</w:t>
      </w:r>
      <w:r w:rsidR="00585F87">
        <w:t xml:space="preserve"> A</w:t>
      </w:r>
    </w:p>
    <w:p w:rsidR="00642FA6" w:rsidRPr="00284A40" w:rsidRDefault="00642FA6" w:rsidP="00FD7350">
      <w:pPr>
        <w:jc w:val="center"/>
      </w:pPr>
      <w:r w:rsidRPr="00284A40">
        <w:t xml:space="preserve"> </w:t>
      </w:r>
    </w:p>
    <w:p w:rsidR="00626325" w:rsidRPr="00284A40" w:rsidRDefault="00642FA6" w:rsidP="00814A1F">
      <w:pPr>
        <w:jc w:val="center"/>
      </w:pPr>
      <w:proofErr w:type="gramStart"/>
      <w:r w:rsidRPr="00284A40">
        <w:t>for</w:t>
      </w:r>
      <w:proofErr w:type="gramEnd"/>
    </w:p>
    <w:p w:rsidR="00642FA6" w:rsidRPr="00284A40" w:rsidRDefault="00642FA6" w:rsidP="00FD7350">
      <w:pPr>
        <w:jc w:val="center"/>
      </w:pPr>
    </w:p>
    <w:p w:rsidR="00BE4B7F" w:rsidRPr="00284A40" w:rsidRDefault="00BE4B7F" w:rsidP="00BE4B7F">
      <w:pPr>
        <w:jc w:val="center"/>
        <w:rPr>
          <w:b/>
        </w:rPr>
      </w:pPr>
      <w:r w:rsidRPr="00284A40">
        <w:rPr>
          <w:bCs/>
        </w:rPr>
        <w:t xml:space="preserve">Tourette </w:t>
      </w:r>
      <w:proofErr w:type="gramStart"/>
      <w:r w:rsidRPr="00284A40">
        <w:rPr>
          <w:bCs/>
        </w:rPr>
        <w:t>Syndrome</w:t>
      </w:r>
      <w:proofErr w:type="gramEnd"/>
      <w:r w:rsidRPr="00284A40">
        <w:rPr>
          <w:bCs/>
        </w:rPr>
        <w:t xml:space="preserve"> National Education and Outreach Program</w:t>
      </w:r>
    </w:p>
    <w:p w:rsidR="00BE4B7F" w:rsidRPr="00284A40" w:rsidRDefault="00BE4B7F" w:rsidP="00BE4B7F">
      <w:pPr>
        <w:jc w:val="center"/>
        <w:rPr>
          <w:b/>
        </w:rPr>
      </w:pPr>
    </w:p>
    <w:p w:rsidR="00814A1F" w:rsidRPr="00642FA6" w:rsidRDefault="00814A1F" w:rsidP="00BE4B7F">
      <w:pPr>
        <w:jc w:val="center"/>
        <w:rPr>
          <w:b/>
          <w:sz w:val="32"/>
          <w:szCs w:val="32"/>
        </w:rPr>
      </w:pPr>
    </w:p>
    <w:p w:rsidR="00BE4B7F" w:rsidRDefault="00642FA6" w:rsidP="00BE4B7F">
      <w:pPr>
        <w:jc w:val="center"/>
      </w:pPr>
      <w:r>
        <w:t>New Request</w:t>
      </w:r>
    </w:p>
    <w:p w:rsidR="00642FA6" w:rsidRDefault="00642FA6" w:rsidP="00BE4B7F">
      <w:pPr>
        <w:jc w:val="center"/>
      </w:pPr>
    </w:p>
    <w:p w:rsidR="00642FA6" w:rsidRDefault="00642FA6" w:rsidP="00BE4B7F">
      <w:pPr>
        <w:jc w:val="center"/>
      </w:pPr>
    </w:p>
    <w:p w:rsidR="00642FA6" w:rsidRDefault="00642FA6" w:rsidP="00BE4B7F">
      <w:pPr>
        <w:jc w:val="center"/>
      </w:pPr>
    </w:p>
    <w:p w:rsidR="00642FA6" w:rsidRDefault="00642FA6" w:rsidP="00BE4B7F">
      <w:pPr>
        <w:jc w:val="center"/>
      </w:pPr>
    </w:p>
    <w:p w:rsidR="00642FA6" w:rsidRDefault="00642FA6" w:rsidP="00BE4B7F">
      <w:pPr>
        <w:jc w:val="center"/>
      </w:pPr>
    </w:p>
    <w:p w:rsidR="00642FA6" w:rsidRDefault="00642FA6" w:rsidP="00BE4B7F">
      <w:pPr>
        <w:jc w:val="center"/>
      </w:pPr>
    </w:p>
    <w:p w:rsidR="00642FA6" w:rsidRDefault="00642FA6" w:rsidP="00BE4B7F">
      <w:pPr>
        <w:jc w:val="center"/>
      </w:pPr>
    </w:p>
    <w:p w:rsidR="00642FA6" w:rsidRDefault="00642FA6" w:rsidP="00BE4B7F">
      <w:pPr>
        <w:jc w:val="center"/>
      </w:pPr>
    </w:p>
    <w:p w:rsidR="00642FA6" w:rsidRDefault="00642FA6" w:rsidP="00BE4B7F">
      <w:pPr>
        <w:jc w:val="center"/>
      </w:pPr>
    </w:p>
    <w:p w:rsidR="00642FA6" w:rsidRDefault="00642FA6" w:rsidP="00BE4B7F">
      <w:pPr>
        <w:jc w:val="center"/>
      </w:pPr>
    </w:p>
    <w:p w:rsidR="00642FA6" w:rsidRDefault="00642FA6" w:rsidP="00BE4B7F">
      <w:pPr>
        <w:jc w:val="center"/>
      </w:pPr>
    </w:p>
    <w:p w:rsidR="00642FA6" w:rsidRDefault="00642FA6" w:rsidP="00BE4B7F">
      <w:pPr>
        <w:jc w:val="center"/>
      </w:pPr>
    </w:p>
    <w:p w:rsidR="00642FA6" w:rsidRDefault="00642FA6" w:rsidP="00BE4B7F">
      <w:pPr>
        <w:jc w:val="center"/>
      </w:pPr>
    </w:p>
    <w:p w:rsidR="00642FA6" w:rsidRDefault="00642FA6" w:rsidP="00BE4B7F">
      <w:pPr>
        <w:jc w:val="center"/>
      </w:pPr>
    </w:p>
    <w:p w:rsidR="00BE4B7F" w:rsidRPr="002C5174" w:rsidRDefault="00BE4B7F" w:rsidP="00BE4B7F">
      <w:pPr>
        <w:jc w:val="center"/>
        <w:rPr>
          <w:b/>
        </w:rPr>
      </w:pPr>
    </w:p>
    <w:p w:rsidR="00642FA6" w:rsidRPr="002C5174" w:rsidRDefault="00642FA6" w:rsidP="00642FA6">
      <w:r w:rsidRPr="002C5174">
        <w:t>Primary Contact:</w:t>
      </w:r>
    </w:p>
    <w:p w:rsidR="00642FA6" w:rsidRPr="002C5174" w:rsidRDefault="00642FA6" w:rsidP="00642FA6"/>
    <w:p w:rsidR="00BE4B7F" w:rsidRPr="002C5174" w:rsidRDefault="00BE4B7F" w:rsidP="00642FA6">
      <w:pPr>
        <w:ind w:left="180"/>
      </w:pPr>
      <w:r w:rsidRPr="002C5174">
        <w:t xml:space="preserve">Rebecca </w:t>
      </w:r>
      <w:r w:rsidR="00642FA6" w:rsidRPr="002C5174">
        <w:t xml:space="preserve">H. </w:t>
      </w:r>
      <w:r w:rsidRPr="002C5174">
        <w:t>Bitsko</w:t>
      </w:r>
      <w:r w:rsidR="00642FA6" w:rsidRPr="002C5174">
        <w:t>, PhD</w:t>
      </w:r>
    </w:p>
    <w:p w:rsidR="00BE4B7F" w:rsidRPr="002C5174" w:rsidRDefault="00BE4B7F" w:rsidP="00642FA6">
      <w:pPr>
        <w:ind w:left="180"/>
      </w:pPr>
      <w:r w:rsidRPr="002C5174">
        <w:t>CDC/NCBDDD</w:t>
      </w:r>
    </w:p>
    <w:p w:rsidR="00BE4B7F" w:rsidRPr="002C5174" w:rsidRDefault="00BE4B7F" w:rsidP="00642FA6">
      <w:pPr>
        <w:ind w:left="180"/>
      </w:pPr>
      <w:r w:rsidRPr="002C5174">
        <w:t>1600 Clifton Road,</w:t>
      </w:r>
    </w:p>
    <w:p w:rsidR="00BE4B7F" w:rsidRPr="002C5174" w:rsidRDefault="00BE4B7F" w:rsidP="00642FA6">
      <w:pPr>
        <w:ind w:left="180"/>
      </w:pPr>
      <w:r w:rsidRPr="002C5174">
        <w:t>Atlanta, GA 30333</w:t>
      </w:r>
    </w:p>
    <w:p w:rsidR="00BE4B7F" w:rsidRPr="002C5174" w:rsidRDefault="00BE4B7F" w:rsidP="00642FA6">
      <w:pPr>
        <w:ind w:left="180"/>
        <w:rPr>
          <w:b/>
        </w:rPr>
      </w:pPr>
      <w:r w:rsidRPr="001B2766">
        <w:t>dvk2@cdc.gov</w:t>
      </w:r>
    </w:p>
    <w:p w:rsidR="00BE4B7F" w:rsidRPr="002C5174" w:rsidRDefault="00BE4B7F" w:rsidP="00642FA6">
      <w:pPr>
        <w:ind w:left="180"/>
      </w:pPr>
      <w:r w:rsidRPr="002C5174">
        <w:t>404-498-3556</w:t>
      </w:r>
    </w:p>
    <w:p w:rsidR="00BE4B7F" w:rsidRPr="002C5174" w:rsidRDefault="00BE4B7F" w:rsidP="00642FA6">
      <w:pPr>
        <w:ind w:left="180"/>
      </w:pPr>
      <w:r w:rsidRPr="002C5174">
        <w:t>Fax 404-498-3060</w:t>
      </w:r>
    </w:p>
    <w:p w:rsidR="00867144" w:rsidRPr="002C5174" w:rsidRDefault="00867144" w:rsidP="00FD7350">
      <w:pPr>
        <w:jc w:val="center"/>
      </w:pPr>
    </w:p>
    <w:p w:rsidR="00F811FC" w:rsidRPr="00AC67D1" w:rsidRDefault="00FD7350">
      <w:pPr>
        <w:rPr>
          <w:b/>
          <w:u w:val="single"/>
        </w:rPr>
      </w:pPr>
      <w:r w:rsidRPr="002C5174">
        <w:rPr>
          <w:b/>
          <w:u w:val="single"/>
        </w:rPr>
        <w:br w:type="page"/>
      </w:r>
      <w:r w:rsidR="00F811FC" w:rsidRPr="00AC67D1">
        <w:rPr>
          <w:b/>
          <w:u w:val="single"/>
        </w:rPr>
        <w:lastRenderedPageBreak/>
        <w:t>A. Justification</w:t>
      </w:r>
    </w:p>
    <w:p w:rsidR="00F811FC" w:rsidRDefault="00F811FC"/>
    <w:p w:rsidR="00F811FC" w:rsidRPr="00AC67D1" w:rsidRDefault="00AC67D1" w:rsidP="00AB6EA6">
      <w:pPr>
        <w:keepNext/>
        <w:keepLines/>
        <w:spacing w:after="120"/>
        <w:rPr>
          <w:b/>
        </w:rPr>
      </w:pPr>
      <w:r>
        <w:rPr>
          <w:b/>
        </w:rPr>
        <w:t>A. 1.</w:t>
      </w:r>
      <w:r>
        <w:rPr>
          <w:b/>
        </w:rPr>
        <w:tab/>
      </w:r>
      <w:r w:rsidR="00F811FC" w:rsidRPr="00AC67D1">
        <w:rPr>
          <w:b/>
        </w:rPr>
        <w:t>Circumstances Making the Co</w:t>
      </w:r>
      <w:r w:rsidR="00D357C6" w:rsidRPr="00AC67D1">
        <w:rPr>
          <w:b/>
        </w:rPr>
        <w:t>llection of Information Necessa</w:t>
      </w:r>
      <w:r w:rsidR="00F811FC" w:rsidRPr="00AC67D1">
        <w:rPr>
          <w:b/>
        </w:rPr>
        <w:t>ry</w:t>
      </w:r>
    </w:p>
    <w:p w:rsidR="00F811FC" w:rsidRDefault="00F811FC"/>
    <w:p w:rsidR="00642FA6" w:rsidRDefault="00B76FB6" w:rsidP="00B76FB6">
      <w:pPr>
        <w:spacing w:after="120"/>
        <w:rPr>
          <w:color w:val="000000"/>
        </w:rPr>
      </w:pPr>
      <w:r>
        <w:rPr>
          <w:color w:val="000000"/>
          <w:u w:val="single"/>
        </w:rPr>
        <w:t>Background:</w:t>
      </w:r>
      <w:r w:rsidRPr="005E72EF">
        <w:rPr>
          <w:color w:val="000000"/>
        </w:rPr>
        <w:t xml:space="preserve"> </w:t>
      </w:r>
    </w:p>
    <w:p w:rsidR="00642FA6" w:rsidRDefault="00642FA6" w:rsidP="00B76FB6">
      <w:pPr>
        <w:spacing w:after="120"/>
        <w:rPr>
          <w:color w:val="000000"/>
        </w:rPr>
      </w:pPr>
      <w:r w:rsidRPr="002C169A">
        <w:rPr>
          <w:color w:val="000000"/>
        </w:rPr>
        <w:t xml:space="preserve">This data collection activity is a </w:t>
      </w:r>
      <w:r>
        <w:rPr>
          <w:color w:val="000000"/>
        </w:rPr>
        <w:t>new request</w:t>
      </w:r>
      <w:r w:rsidRPr="002C169A">
        <w:rPr>
          <w:color w:val="000000"/>
        </w:rPr>
        <w:t xml:space="preserve"> and is authorized by Section 301 of the Public Health Service Act (42 U.S.C. 241; Attachment A1).  </w:t>
      </w:r>
      <w:r w:rsidR="00254E7C">
        <w:rPr>
          <w:color w:val="000000"/>
        </w:rPr>
        <w:t xml:space="preserve">The request is for </w:t>
      </w:r>
      <w:r w:rsidR="002514AA">
        <w:rPr>
          <w:color w:val="000000"/>
        </w:rPr>
        <w:t>OMB approval for 2</w:t>
      </w:r>
      <w:r w:rsidR="00254E7C">
        <w:rPr>
          <w:color w:val="000000"/>
        </w:rPr>
        <w:t xml:space="preserve"> years of information collection. </w:t>
      </w:r>
      <w:r w:rsidRPr="002C169A">
        <w:rPr>
          <w:color w:val="000000"/>
        </w:rPr>
        <w:t xml:space="preserve">The proposed </w:t>
      </w:r>
      <w:r w:rsidR="00790AD1">
        <w:rPr>
          <w:color w:val="000000"/>
        </w:rPr>
        <w:t xml:space="preserve">information collection </w:t>
      </w:r>
      <w:r w:rsidRPr="002C169A">
        <w:rPr>
          <w:color w:val="000000"/>
        </w:rPr>
        <w:t xml:space="preserve">is also consistent with the aims of the Children’s Health Act of 2000 (Attachment A2) which mandates NCBDDD to promote research on the causes, diagnosis, early detection, prevention, control, and </w:t>
      </w:r>
      <w:r w:rsidRPr="001E59BD">
        <w:rPr>
          <w:color w:val="000000"/>
        </w:rPr>
        <w:t>treatment of Autism and related</w:t>
      </w:r>
      <w:r w:rsidRPr="002C169A">
        <w:rPr>
          <w:color w:val="000000"/>
        </w:rPr>
        <w:t xml:space="preserve"> developmental disorders. </w:t>
      </w:r>
      <w:r>
        <w:t xml:space="preserve">Tourette </w:t>
      </w:r>
      <w:proofErr w:type="gramStart"/>
      <w:r>
        <w:t>Syndrome</w:t>
      </w:r>
      <w:proofErr w:type="gramEnd"/>
      <w:r w:rsidRPr="002C169A">
        <w:rPr>
          <w:color w:val="000000"/>
        </w:rPr>
        <w:t xml:space="preserve"> is a </w:t>
      </w:r>
      <w:proofErr w:type="spellStart"/>
      <w:r w:rsidRPr="002C169A">
        <w:rPr>
          <w:color w:val="000000"/>
        </w:rPr>
        <w:t>neuro</w:t>
      </w:r>
      <w:proofErr w:type="spellEnd"/>
      <w:r w:rsidRPr="002C169A">
        <w:rPr>
          <w:color w:val="000000"/>
        </w:rPr>
        <w:t xml:space="preserve">-developmental disorder of considerable interest to NCBDDD. The proposed </w:t>
      </w:r>
      <w:r w:rsidR="00790AD1">
        <w:rPr>
          <w:color w:val="000000"/>
        </w:rPr>
        <w:t>evaluation of</w:t>
      </w:r>
      <w:r w:rsidRPr="002C169A">
        <w:rPr>
          <w:color w:val="000000"/>
        </w:rPr>
        <w:t xml:space="preserve"> </w:t>
      </w:r>
      <w:r>
        <w:rPr>
          <w:color w:val="000000"/>
        </w:rPr>
        <w:t xml:space="preserve">Tourette </w:t>
      </w:r>
      <w:proofErr w:type="gramStart"/>
      <w:r>
        <w:rPr>
          <w:color w:val="000000"/>
        </w:rPr>
        <w:t>Syndrome</w:t>
      </w:r>
      <w:proofErr w:type="gramEnd"/>
      <w:r w:rsidRPr="002C169A">
        <w:rPr>
          <w:color w:val="000000"/>
        </w:rPr>
        <w:t xml:space="preserve"> </w:t>
      </w:r>
      <w:r w:rsidR="00790AD1">
        <w:rPr>
          <w:color w:val="000000"/>
        </w:rPr>
        <w:t xml:space="preserve">education activities </w:t>
      </w:r>
      <w:r w:rsidRPr="002C169A">
        <w:rPr>
          <w:color w:val="000000"/>
        </w:rPr>
        <w:t xml:space="preserve">is also consistent with the CDC mission to promote health and quality of life by preventing and controlling disease, injury, and disability by a variety of means, including </w:t>
      </w:r>
      <w:r w:rsidR="00790AD1">
        <w:rPr>
          <w:color w:val="000000"/>
        </w:rPr>
        <w:t>educating professionals and the public on this disorder</w:t>
      </w:r>
      <w:r w:rsidRPr="002C169A">
        <w:rPr>
          <w:color w:val="000000"/>
        </w:rPr>
        <w:t>.</w:t>
      </w:r>
    </w:p>
    <w:p w:rsidR="00F37150" w:rsidRDefault="00B76FB6" w:rsidP="00B76FB6">
      <w:pPr>
        <w:spacing w:after="120"/>
      </w:pPr>
      <w:r w:rsidRPr="00B76FB6">
        <w:rPr>
          <w:color w:val="000000"/>
        </w:rPr>
        <w:t xml:space="preserve">Tourette Syndrome </w:t>
      </w:r>
      <w:r>
        <w:rPr>
          <w:color w:val="000000"/>
        </w:rPr>
        <w:t>(</w:t>
      </w:r>
      <w:r w:rsidRPr="005E72EF">
        <w:rPr>
          <w:color w:val="000000"/>
        </w:rPr>
        <w:t>TS</w:t>
      </w:r>
      <w:r>
        <w:rPr>
          <w:color w:val="000000"/>
        </w:rPr>
        <w:t>)</w:t>
      </w:r>
      <w:r w:rsidRPr="005E72EF">
        <w:rPr>
          <w:color w:val="000000"/>
        </w:rPr>
        <w:t xml:space="preserve"> is an inherited, neurological</w:t>
      </w:r>
      <w:r>
        <w:rPr>
          <w:color w:val="000000"/>
        </w:rPr>
        <w:t xml:space="preserve"> </w:t>
      </w:r>
      <w:r w:rsidRPr="005E72EF">
        <w:rPr>
          <w:color w:val="000000"/>
        </w:rPr>
        <w:t>movement disorder characterized by involuntary motor and vocal tics that t</w:t>
      </w:r>
      <w:r>
        <w:rPr>
          <w:color w:val="000000"/>
        </w:rPr>
        <w:t>y</w:t>
      </w:r>
      <w:r w:rsidRPr="005E72EF">
        <w:rPr>
          <w:color w:val="000000"/>
        </w:rPr>
        <w:t>p</w:t>
      </w:r>
      <w:r>
        <w:rPr>
          <w:color w:val="000000"/>
        </w:rPr>
        <w:t>i</w:t>
      </w:r>
      <w:r w:rsidRPr="005E72EF">
        <w:rPr>
          <w:color w:val="000000"/>
        </w:rPr>
        <w:t>cally manifest</w:t>
      </w:r>
      <w:r>
        <w:rPr>
          <w:color w:val="000000"/>
        </w:rPr>
        <w:t xml:space="preserve"> </w:t>
      </w:r>
      <w:r w:rsidRPr="005E72EF">
        <w:rPr>
          <w:color w:val="000000"/>
        </w:rPr>
        <w:t xml:space="preserve">during childhood. </w:t>
      </w:r>
      <w:r>
        <w:t>T</w:t>
      </w:r>
      <w:r w:rsidRPr="00601CE3">
        <w:t>he exact number of people with TS is unknown</w:t>
      </w:r>
      <w:r>
        <w:t xml:space="preserve">. Data from the </w:t>
      </w:r>
      <w:r w:rsidR="00E504AB">
        <w:t xml:space="preserve">2007 </w:t>
      </w:r>
      <w:r>
        <w:t xml:space="preserve">National Survey of Children’s Health  resulted in an estimate that 3 out of every 1,000 U.S. children (about 148,000) 6 through 17 years of age had </w:t>
      </w:r>
      <w:r w:rsidR="00E504AB">
        <w:t xml:space="preserve">ever </w:t>
      </w:r>
      <w:r>
        <w:t>been diagnosed with TS</w:t>
      </w:r>
      <w:r w:rsidR="00E504AB">
        <w:t xml:space="preserve"> </w:t>
      </w:r>
      <w:r w:rsidR="00565645">
        <w:fldChar w:fldCharType="begin"/>
      </w:r>
      <w:r w:rsidR="00E504AB">
        <w:instrText xml:space="preserve"> ADDIN EN.CITE &lt;EndNote&gt;&lt;Cite&gt;&lt;Author&gt;Centers for Disease Control and Prevention&lt;/Author&gt;&lt;Year&gt;2009&lt;/Year&gt;&lt;RecNum&gt;567&lt;/RecNum&gt;&lt;DisplayText&gt;(Centers for Disease Control and Prevention 2009)&lt;/DisplayText&gt;&lt;record&gt;&lt;rec-number&gt;567&lt;/rec-number&gt;&lt;foreign-keys&gt;&lt;key app="EN" db-id="zxtpdx5d9rdzr2edess5pd9izs9adwrtfwxd"&gt;567&lt;/key&gt;&lt;/foreign-keys&gt;&lt;ref-type name="Journal Article"&gt;17&lt;/ref-type&gt;&lt;contributors&gt;&lt;authors&gt;&lt;author&gt;Centers for Disease Control and Prevention,&lt;/author&gt;&lt;/authors&gt;&lt;/contributors&gt;&lt;titles&gt;&lt;title&gt;Prevalence of diagnosed Tourette syndrome in persons aged 6-17 years - United States, 2007&lt;/title&gt;&lt;secondary-title&gt;MMWR Morb Mortal Wkly Rep&lt;/secondary-title&gt;&lt;alt-title&gt;MMWR&lt;/alt-title&gt;&lt;/titles&gt;&lt;periodical&gt;&lt;full-title&gt;MMWR Morb Mortal Wkly Rep&lt;/full-title&gt;&lt;abbr-1&gt;Mmwr&lt;/abbr-1&gt;&lt;/periodical&gt;&lt;alt-periodical&gt;&lt;full-title&gt;MMWR Morb Mortal Wkly Rep&lt;/full-title&gt;&lt;abbr-1&gt;Mmwr&lt;/abbr-1&gt;&lt;/alt-periodical&gt;&lt;pages&gt;581-5&lt;/pages&gt;&lt;volume&gt;58&lt;/volume&gt;&lt;number&gt;21&lt;/number&gt;&lt;keywords&gt;&lt;keyword&gt;Adolescent&lt;/keyword&gt;&lt;keyword&gt;African Continental Ancestry Group&lt;/keyword&gt;&lt;keyword&gt;Child&lt;/keyword&gt;&lt;keyword&gt;European Continental Ancestry Group&lt;/keyword&gt;&lt;keyword&gt;Female&lt;/keyword&gt;&lt;keyword&gt;Health Surveys&lt;/keyword&gt;&lt;keyword&gt;Humans&lt;/keyword&gt;&lt;keyword&gt;Male&lt;/keyword&gt;&lt;keyword&gt;Prevalence&lt;/keyword&gt;&lt;keyword&gt;Sex Factors&lt;/keyword&gt;&lt;keyword&gt;Tourette Syndrome/*epidemiology&lt;/keyword&gt;&lt;keyword&gt;United States/epidemiology&lt;/keyword&gt;&lt;/keywords&gt;&lt;dates&gt;&lt;year&gt;2009&lt;/year&gt;&lt;pub-dates&gt;&lt;date&gt;Jun 5&lt;/date&gt;&lt;/pub-dates&gt;&lt;/dates&gt;&lt;isbn&gt;1545-861X (Electronic)&lt;/isbn&gt;&lt;accession-num&gt;19498335&lt;/accession-num&gt;&lt;urls&gt;&lt;related-urls&gt;&lt;url&gt;http://www.ncbi.nlm.nih.gov/entrez/query.fcgi?cmd=Retrieve&amp;amp;db=PubMed&amp;amp;dopt=Citation&amp;amp;list_uids=19498335 &lt;/url&gt;&lt;/related-urls&gt;&lt;/urls&gt;&lt;language&gt;eng&lt;/language&gt;&lt;/record&gt;&lt;/Cite&gt;&lt;/EndNote&gt;</w:instrText>
      </w:r>
      <w:r w:rsidR="00565645">
        <w:fldChar w:fldCharType="separate"/>
      </w:r>
      <w:r w:rsidR="00E504AB">
        <w:rPr>
          <w:noProof/>
        </w:rPr>
        <w:t>(Centers for Disease Control and Prevention 2009)</w:t>
      </w:r>
      <w:r w:rsidR="00565645">
        <w:fldChar w:fldCharType="end"/>
      </w:r>
      <w:r>
        <w:t>. Higher prevalence estimates obtained from community studies likely mean that there are a significant number of individuals who have TS, but who have not been diagnosed</w:t>
      </w:r>
      <w:r w:rsidR="00E504AB">
        <w:t xml:space="preserve"> </w:t>
      </w:r>
      <w:r w:rsidR="00565645">
        <w:fldChar w:fldCharType="begin">
          <w:fldData xml:space="preserve">PEVuZE5vdGU+PENpdGU+PEF1dGhvcj5Db21pbmdzPC9BdXRob3I+PFllYXI+MTk5MDwvWWVhcj48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</w:fldData>
        </w:fldChar>
      </w:r>
      <w:r w:rsidR="00E504AB">
        <w:instrText xml:space="preserve"> ADDIN EN.CITE </w:instrText>
      </w:r>
      <w:r w:rsidR="00565645">
        <w:fldChar w:fldCharType="begin">
          <w:fldData xml:space="preserve">PEVuZE5vdGU+PENpdGU+PEF1dGhvcj5Db21pbmdzPC9BdXRob3I+PFllYXI+MTk5MDwvWWVhcj48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</w:fldData>
        </w:fldChar>
      </w:r>
      <w:r w:rsidR="00E504AB">
        <w:instrText xml:space="preserve"> ADDIN EN.CITE.DATA </w:instrText>
      </w:r>
      <w:r w:rsidR="00565645">
        <w:fldChar w:fldCharType="end"/>
      </w:r>
      <w:r w:rsidR="00565645">
        <w:fldChar w:fldCharType="separate"/>
      </w:r>
      <w:r w:rsidR="00E504AB">
        <w:rPr>
          <w:noProof/>
        </w:rPr>
        <w:t>(Comings, Himes et al. 1990; Mason, Banerjee et al. 1998; Kadesjo and Gillberg 2000; Khalifa and von Knorring 2003; Stefanoff, Wolanczyk et al. 2008)</w:t>
      </w:r>
      <w:r w:rsidR="00565645">
        <w:fldChar w:fldCharType="end"/>
      </w:r>
      <w:r>
        <w:t xml:space="preserve">. </w:t>
      </w:r>
      <w:r w:rsidRPr="00601CE3">
        <w:t xml:space="preserve">TS is three to four times more common </w:t>
      </w:r>
      <w:r>
        <w:t>among</w:t>
      </w:r>
      <w:r w:rsidRPr="00601CE3">
        <w:t xml:space="preserve"> males than females</w:t>
      </w:r>
      <w:r w:rsidR="00E504AB">
        <w:t xml:space="preserve"> </w:t>
      </w:r>
      <w:r w:rsidR="00565645">
        <w:fldChar w:fldCharType="begin">
          <w:fldData xml:space="preserve">PEVuZE5vdGU+PENpdGU+PEF1dGhvcj5DZW50ZXJzIGZvciBEaXNlYXNlIENvbnRyb2wgYW5kIFBy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</w:fldData>
        </w:fldChar>
      </w:r>
      <w:r w:rsidR="0060682E">
        <w:instrText xml:space="preserve"> ADDIN EN.CITE </w:instrText>
      </w:r>
      <w:r w:rsidR="00565645">
        <w:fldChar w:fldCharType="begin">
          <w:fldData xml:space="preserve">PEVuZE5vdGU+PENpdGU+PEF1dGhvcj5DZW50ZXJzIGZvciBEaXNlYXNlIENvbnRyb2wgYW5kIFBy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</w:fldData>
        </w:fldChar>
      </w:r>
      <w:r w:rsidR="0060682E">
        <w:instrText xml:space="preserve"> ADDIN EN.CITE.DATA </w:instrText>
      </w:r>
      <w:r w:rsidR="00565645">
        <w:fldChar w:fldCharType="end"/>
      </w:r>
      <w:r w:rsidR="00565645">
        <w:fldChar w:fldCharType="separate"/>
      </w:r>
      <w:r w:rsidR="0060682E">
        <w:rPr>
          <w:noProof/>
        </w:rPr>
        <w:t>(American Psychiatric Association 2000; Khalifa and von Knorring 2003; Scahill, Sukhodolsky et al. 2005; Centers for Disease Control and Prevention 2009)</w:t>
      </w:r>
      <w:r w:rsidR="00565645">
        <w:fldChar w:fldCharType="end"/>
      </w:r>
      <w:r w:rsidRPr="00601CE3">
        <w:t>.</w:t>
      </w:r>
    </w:p>
    <w:p w:rsidR="00F37150" w:rsidRDefault="00F37150" w:rsidP="00B76FB6">
      <w:pPr>
        <w:spacing w:after="120"/>
      </w:pPr>
      <w:r w:rsidRPr="009F24A8">
        <w:rPr>
          <w:color w:val="000000"/>
        </w:rPr>
        <w:t>There is no known cure</w:t>
      </w:r>
      <w:r>
        <w:rPr>
          <w:color w:val="000000"/>
        </w:rPr>
        <w:t xml:space="preserve"> for TS</w:t>
      </w:r>
      <w:r w:rsidRPr="009F24A8">
        <w:rPr>
          <w:color w:val="000000"/>
        </w:rPr>
        <w:t xml:space="preserve">. The disorder may express itself with mild symptoms for </w:t>
      </w:r>
      <w:r>
        <w:rPr>
          <w:color w:val="000000"/>
        </w:rPr>
        <w:t>s</w:t>
      </w:r>
      <w:r w:rsidRPr="009F24A8">
        <w:rPr>
          <w:color w:val="000000"/>
        </w:rPr>
        <w:t xml:space="preserve">ome, and </w:t>
      </w:r>
      <w:r>
        <w:rPr>
          <w:color w:val="000000"/>
        </w:rPr>
        <w:t>severe symptoms for</w:t>
      </w:r>
      <w:r w:rsidRPr="009F24A8">
        <w:rPr>
          <w:color w:val="000000"/>
        </w:rPr>
        <w:t xml:space="preserve"> others.</w:t>
      </w:r>
      <w:r>
        <w:rPr>
          <w:color w:val="000000"/>
        </w:rPr>
        <w:t xml:space="preserve"> Depending on the severity and duration, tic symptoms may also be diagnosed as </w:t>
      </w:r>
      <w:r>
        <w:t xml:space="preserve">chronic motor or vocal tic disorder, transient tic disorder, and tic disorder not otherwise specified. </w:t>
      </w:r>
      <w:r w:rsidRPr="009F24A8">
        <w:rPr>
          <w:color w:val="000000"/>
        </w:rPr>
        <w:t xml:space="preserve"> TS </w:t>
      </w:r>
      <w:proofErr w:type="gramStart"/>
      <w:r w:rsidRPr="009F24A8">
        <w:rPr>
          <w:color w:val="000000"/>
        </w:rPr>
        <w:t>is</w:t>
      </w:r>
      <w:proofErr w:type="gramEnd"/>
      <w:r w:rsidRPr="009F24A8">
        <w:rPr>
          <w:color w:val="000000"/>
        </w:rPr>
        <w:t xml:space="preserve"> associated with </w:t>
      </w:r>
      <w:r>
        <w:rPr>
          <w:color w:val="000000"/>
        </w:rPr>
        <w:t xml:space="preserve">a high rate of </w:t>
      </w:r>
      <w:r w:rsidRPr="009F24A8">
        <w:rPr>
          <w:color w:val="000000"/>
        </w:rPr>
        <w:t xml:space="preserve">co-morbid conditions. </w:t>
      </w:r>
      <w:r>
        <w:t xml:space="preserve">Among children diagnosed with TS, about 80% also have been diagnosed with at least one additional mental health, behavioral, or developmental condition </w:t>
      </w:r>
      <w:r w:rsidR="00565645">
        <w:fldChar w:fldCharType="begin">
          <w:fldData xml:space="preserve">PEVuZE5vdGU+PENpdGU+PEF1dGhvcj5DZW50ZXJzIGZvciBEaXNlYXNlIENvbnRyb2wgYW5kIFBy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</w:fldData>
        </w:fldChar>
      </w:r>
      <w:r>
        <w:instrText xml:space="preserve"> ADDIN EN.CITE </w:instrText>
      </w:r>
      <w:r w:rsidR="00565645">
        <w:fldChar w:fldCharType="begin">
          <w:fldData xml:space="preserve">PEVuZE5vdGU+PENpdGU+PEF1dGhvcj5DZW50ZXJzIGZvciBEaXNlYXNlIENvbnRyb2wgYW5kIFBy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</w:fldData>
        </w:fldChar>
      </w:r>
      <w:r>
        <w:instrText xml:space="preserve"> ADDIN EN.CITE.DATA </w:instrText>
      </w:r>
      <w:r w:rsidR="00565645">
        <w:fldChar w:fldCharType="end"/>
      </w:r>
      <w:r w:rsidR="00565645">
        <w:fldChar w:fldCharType="separate"/>
      </w:r>
      <w:r>
        <w:rPr>
          <w:noProof/>
        </w:rPr>
        <w:t>(Scahill, Sukhodolsky et al. 2005; Centers for Disease Control and Prevention 2009)</w:t>
      </w:r>
      <w:r w:rsidR="00565645">
        <w:fldChar w:fldCharType="end"/>
      </w:r>
      <w:r>
        <w:t xml:space="preserve">. The two most common conditions are </w:t>
      </w:r>
      <w:r w:rsidRPr="00FA693C">
        <w:t>attention-deficit/hyperactivity disorder</w:t>
      </w:r>
      <w:r>
        <w:t xml:space="preserve"> (50% to 70%) and </w:t>
      </w:r>
      <w:r w:rsidRPr="00FA693C">
        <w:t>obsessive-compulsive disorder</w:t>
      </w:r>
      <w:r>
        <w:t xml:space="preserve"> (30% to 50%) </w:t>
      </w:r>
      <w:r w:rsidR="00565645">
        <w:fldChar w:fldCharType="begin">
          <w:fldData xml:space="preserve">PEVuZE5vdGU+PENpdGU+PEF1dGhvcj5TY2FoaWxsPC9BdXRob3I+PFllYXI+MjAwNTwvWWVhcj48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</w:fldData>
        </w:fldChar>
      </w:r>
      <w:r>
        <w:instrText xml:space="preserve"> ADDIN EN.CITE </w:instrText>
      </w:r>
      <w:r w:rsidR="00565645">
        <w:fldChar w:fldCharType="begin">
          <w:fldData xml:space="preserve">PEVuZE5vdGU+PENpdGU+PEF1dGhvcj5TY2FoaWxsPC9BdXRob3I+PFllYXI+MjAwNTwvWWVhcj48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</w:fldData>
        </w:fldChar>
      </w:r>
      <w:r>
        <w:instrText xml:space="preserve"> ADDIN EN.CITE.DATA </w:instrText>
      </w:r>
      <w:r w:rsidR="00565645">
        <w:fldChar w:fldCharType="end"/>
      </w:r>
      <w:r w:rsidR="00565645">
        <w:fldChar w:fldCharType="separate"/>
      </w:r>
      <w:r>
        <w:rPr>
          <w:noProof/>
        </w:rPr>
        <w:t>(Leckman, Zhang et al. 1998; American Psychiatric Association 2000; Kadesjo and Gillberg 2000; Scahill, Sukhodolsky et al. 2005; Janik, Kalbarczyk et al. 2007; Centers for Disease Control and Prevention 2009)</w:t>
      </w:r>
      <w:r w:rsidR="00565645">
        <w:fldChar w:fldCharType="end"/>
      </w:r>
      <w:r>
        <w:t xml:space="preserve">. People with TS also have higher rates of depression, anxiety, and learning disabilities </w:t>
      </w:r>
      <w:r w:rsidR="00565645">
        <w:fldChar w:fldCharType="begin">
          <w:fldData xml:space="preserve">PEVuZE5vdGU+PENpdGU+PEF1dGhvcj5LYWRlc2pvPC9BdXRob3I+PFllYXI+MjAwMDwvWWVhcj48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</w:fldData>
        </w:fldChar>
      </w:r>
      <w:r>
        <w:instrText xml:space="preserve"> ADDIN EN.CITE </w:instrText>
      </w:r>
      <w:r w:rsidR="00565645">
        <w:fldChar w:fldCharType="begin">
          <w:fldData xml:space="preserve">PEVuZE5vdGU+PENpdGU+PEF1dGhvcj5LYWRlc2pvPC9BdXRob3I+PFllYXI+MjAwMDwvWWVhcj48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</w:fldData>
        </w:fldChar>
      </w:r>
      <w:r>
        <w:instrText xml:space="preserve"> ADDIN EN.CITE.DATA </w:instrText>
      </w:r>
      <w:r w:rsidR="00565645">
        <w:fldChar w:fldCharType="end"/>
      </w:r>
      <w:r w:rsidR="00565645">
        <w:fldChar w:fldCharType="separate"/>
      </w:r>
      <w:r>
        <w:rPr>
          <w:noProof/>
        </w:rPr>
        <w:t>(Kadesjo and Gillberg 2000; Janik, Kalbarczyk et al. 2007)</w:t>
      </w:r>
      <w:r w:rsidR="00565645">
        <w:fldChar w:fldCharType="end"/>
      </w:r>
      <w:r>
        <w:t xml:space="preserve">. Many people with TS have more than one co-occurring condition </w:t>
      </w:r>
      <w:r w:rsidR="00565645">
        <w:fldChar w:fldCharType="begin">
          <w:fldData xml:space="preserve">PEVuZE5vdGU+PENpdGU+PEF1dGhvcj5GcmVlbWFuPC9BdXRob3I+PFllYXI+MjAwNzwvWWVhcj48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</w:fldData>
        </w:fldChar>
      </w:r>
      <w:r>
        <w:instrText xml:space="preserve"> ADDIN EN.CITE </w:instrText>
      </w:r>
      <w:r w:rsidR="00565645">
        <w:fldChar w:fldCharType="begin">
          <w:fldData xml:space="preserve">PEVuZE5vdGU+PENpdGU+PEF1dGhvcj5GcmVlbWFuPC9BdXRob3I+PFllYXI+MjAwNzwvWWVhcj48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</w:fldData>
        </w:fldChar>
      </w:r>
      <w:r>
        <w:instrText xml:space="preserve"> ADDIN EN.CITE.DATA </w:instrText>
      </w:r>
      <w:r w:rsidR="00565645">
        <w:fldChar w:fldCharType="end"/>
      </w:r>
      <w:r w:rsidR="00565645">
        <w:fldChar w:fldCharType="separate"/>
      </w:r>
      <w:r>
        <w:rPr>
          <w:noProof/>
        </w:rPr>
        <w:t>(Freeman 2007; Janik, Kalbarczyk et al. 2007)</w:t>
      </w:r>
      <w:r w:rsidR="00565645">
        <w:fldChar w:fldCharType="end"/>
      </w:r>
      <w:r w:rsidR="002514AA">
        <w:t>.</w:t>
      </w:r>
    </w:p>
    <w:p w:rsidR="00B76FB6" w:rsidRPr="00B76FB6" w:rsidRDefault="00B44686" w:rsidP="00B76FB6">
      <w:pPr>
        <w:spacing w:after="120"/>
      </w:pPr>
      <w:r w:rsidRPr="009F24A8">
        <w:rPr>
          <w:color w:val="000000"/>
        </w:rPr>
        <w:t>There is a lack of accurate treatment information among the medical community as well as the general public, an</w:t>
      </w:r>
      <w:r>
        <w:rPr>
          <w:color w:val="000000"/>
        </w:rPr>
        <w:t>d a limited number</w:t>
      </w:r>
      <w:r w:rsidRPr="009F24A8">
        <w:rPr>
          <w:color w:val="000000"/>
        </w:rPr>
        <w:t xml:space="preserve"> of expert physicians</w:t>
      </w:r>
      <w:r w:rsidR="00CC736F">
        <w:rPr>
          <w:color w:val="000000"/>
        </w:rPr>
        <w:t>,</w:t>
      </w:r>
      <w:r w:rsidRPr="009F24A8">
        <w:rPr>
          <w:color w:val="000000"/>
        </w:rPr>
        <w:t xml:space="preserve"> all resulting i</w:t>
      </w:r>
      <w:r>
        <w:rPr>
          <w:color w:val="000000"/>
        </w:rPr>
        <w:t>n</w:t>
      </w:r>
      <w:r w:rsidRPr="009F24A8">
        <w:rPr>
          <w:color w:val="000000"/>
        </w:rPr>
        <w:t xml:space="preserve"> significant under</w:t>
      </w:r>
      <w:r>
        <w:rPr>
          <w:color w:val="000000"/>
        </w:rPr>
        <w:t>-</w:t>
      </w:r>
      <w:r w:rsidRPr="009F24A8">
        <w:rPr>
          <w:color w:val="000000"/>
        </w:rPr>
        <w:t>diagnoses, misdiagnoses, and inadequate treatment with scant follow-up care.</w:t>
      </w:r>
      <w:r w:rsidRPr="00A55994">
        <w:rPr>
          <w:color w:val="000000"/>
        </w:rPr>
        <w:t xml:space="preserve"> </w:t>
      </w:r>
      <w:r>
        <w:rPr>
          <w:color w:val="000000"/>
        </w:rPr>
        <w:t xml:space="preserve"> </w:t>
      </w:r>
      <w:r w:rsidR="00B76FB6">
        <w:rPr>
          <w:color w:val="000000"/>
        </w:rPr>
        <w:t>It</w:t>
      </w:r>
      <w:r w:rsidR="00B76FB6" w:rsidRPr="009F24A8">
        <w:rPr>
          <w:color w:val="000000"/>
        </w:rPr>
        <w:t xml:space="preserve"> is estimated that </w:t>
      </w:r>
      <w:r w:rsidR="005A6755">
        <w:rPr>
          <w:color w:val="000000"/>
        </w:rPr>
        <w:t>a significant proportion of</w:t>
      </w:r>
      <w:r w:rsidR="00B76FB6" w:rsidRPr="009F24A8">
        <w:rPr>
          <w:color w:val="000000"/>
        </w:rPr>
        <w:t xml:space="preserve"> Americans with TS either go undiagnosed or the clinical care they do </w:t>
      </w:r>
      <w:r w:rsidR="00B76FB6" w:rsidRPr="009F24A8">
        <w:rPr>
          <w:color w:val="000000"/>
        </w:rPr>
        <w:lastRenderedPageBreak/>
        <w:t xml:space="preserve">receive is </w:t>
      </w:r>
      <w:r w:rsidR="00B76FB6" w:rsidRPr="00B44686">
        <w:rPr>
          <w:color w:val="000000"/>
        </w:rPr>
        <w:t xml:space="preserve">inadequate. </w:t>
      </w:r>
      <w:r w:rsidR="005A6755" w:rsidRPr="00B44686">
        <w:rPr>
          <w:color w:val="000000"/>
        </w:rPr>
        <w:t>The</w:t>
      </w:r>
      <w:r w:rsidR="005A6755">
        <w:rPr>
          <w:color w:val="000000"/>
        </w:rPr>
        <w:t xml:space="preserve"> under-diagnosis of individuals with TS may be a result of a lack of knowledge by health professionals </w:t>
      </w:r>
      <w:r w:rsidR="00565645">
        <w:rPr>
          <w:color w:val="000000"/>
        </w:rPr>
        <w:fldChar w:fldCharType="begin"/>
      </w:r>
      <w:r w:rsidR="005A6755">
        <w:rPr>
          <w:color w:val="000000"/>
        </w:rPr>
        <w:instrText xml:space="preserve"> ADDIN EN.CITE &lt;EndNote&gt;&lt;Cite&gt;&lt;Author&gt;Marcks&lt;/Author&gt;&lt;Year&gt;2004&lt;/Year&gt;&lt;RecNum&gt;503&lt;/RecNum&gt;&lt;DisplayText&gt;(Marcks, Woods et al. 2004)&lt;/DisplayText&gt;&lt;record&gt;&lt;rec-number&gt;503&lt;/rec-number&gt;&lt;foreign-keys&gt;&lt;key app="EN" db-id="zxtpdx5d9rdzr2edess5pd9izs9adwrtfwxd"&gt;503&lt;/key&gt;&lt;/foreign-keys&gt;&lt;ref-type name="Journal Article"&gt;17&lt;/ref-type&gt;&lt;contributors&gt;&lt;authors&gt;&lt;author&gt;Marcks, Brook A.&lt;/author&gt;&lt;author&gt;Woods, Douglas W.&lt;/author&gt;&lt;author&gt;Teng, Ellen J.&lt;/author&gt;&lt;author&gt;Twohig, Michael P.&lt;/author&gt;&lt;/authors&gt;&lt;/contributors&gt;&lt;titles&gt;&lt;title&gt;What do those who know, know? Investigating providers&amp;apos; knowledge about Tourette&amp;apos;s Syndrome and its treatment &lt;/title&gt;&lt;secondary-title&gt;Cognitive and Behavioral Practice&lt;/secondary-title&gt;&lt;/titles&gt;&lt;periodical&gt;&lt;full-title&gt;Cognitive and Behavioral Practice&lt;/full-title&gt;&lt;/periodical&gt;&lt;pages&gt;298-305&lt;/pages&gt;&lt;volume&gt;11&lt;/volume&gt;&lt;number&gt;3&lt;/number&gt;&lt;dates&gt;&lt;year&gt;2004&lt;/year&gt;&lt;/dates&gt;&lt;urls&gt;&lt;pdf-urls&gt;&lt;url&gt;file://cdc/project/CCHP_NCBDDD_SHARE/Tourette%20Syndrome/Literature%20Database/TS%20Articles/Marcks%20et%20al%20(2004)%20Physician%20knowledge%20about%20TS.pdf&lt;/url&gt;&lt;/pdf-urls&gt;&lt;/urls&gt;&lt;remote-database-name&gt;ERIC&lt;/remote-database-name&gt;&lt;/record&gt;&lt;/Cite&gt;&lt;/EndNote&gt;</w:instrText>
      </w:r>
      <w:r w:rsidR="00565645">
        <w:rPr>
          <w:color w:val="000000"/>
        </w:rPr>
        <w:fldChar w:fldCharType="separate"/>
      </w:r>
      <w:r w:rsidR="005A6755">
        <w:rPr>
          <w:noProof/>
          <w:color w:val="000000"/>
        </w:rPr>
        <w:t>(Marcks, Woods et al. 2004)</w:t>
      </w:r>
      <w:r w:rsidR="00565645">
        <w:rPr>
          <w:color w:val="000000"/>
        </w:rPr>
        <w:fldChar w:fldCharType="end"/>
      </w:r>
      <w:r w:rsidR="005A6755">
        <w:rPr>
          <w:color w:val="000000"/>
        </w:rPr>
        <w:t xml:space="preserve">, and cases missed because of mild symptoms (the majority of cases of TS are described as mild) </w:t>
      </w:r>
      <w:r w:rsidR="00565645">
        <w:rPr>
          <w:color w:val="000000"/>
        </w:rPr>
        <w:fldChar w:fldCharType="begin">
          <w:fldData xml:space="preserve">PEVuZE5vdGU+PENpdGU+PEF1dGhvcj5DZW50ZXJzIGZvciBEaXNlYXNlIENvbnRyb2wgYW5kIFBy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1NDgtNTU1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</w:fldData>
        </w:fldChar>
      </w:r>
      <w:r w:rsidR="00F37150">
        <w:rPr>
          <w:color w:val="000000"/>
        </w:rPr>
        <w:instrText xml:space="preserve"> ADDIN EN.CITE </w:instrText>
      </w:r>
      <w:r w:rsidR="00565645">
        <w:rPr>
          <w:color w:val="000000"/>
        </w:rPr>
        <w:fldChar w:fldCharType="begin">
          <w:fldData xml:space="preserve">PEVuZE5vdGU+PENpdGU+PEF1dGhvcj5DZW50ZXJzIGZvciBEaXNlYXNlIENvbnRyb2wgYW5kIFBy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1NDgtNTU1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</w:fldData>
        </w:fldChar>
      </w:r>
      <w:r w:rsidR="00F37150">
        <w:rPr>
          <w:color w:val="000000"/>
        </w:rPr>
        <w:instrText xml:space="preserve"> ADDIN EN.CITE.DATA </w:instrText>
      </w:r>
      <w:r w:rsidR="00565645">
        <w:rPr>
          <w:color w:val="000000"/>
        </w:rPr>
      </w:r>
      <w:r w:rsidR="00565645">
        <w:rPr>
          <w:color w:val="000000"/>
        </w:rPr>
        <w:fldChar w:fldCharType="end"/>
      </w:r>
      <w:r w:rsidR="00565645">
        <w:rPr>
          <w:color w:val="000000"/>
        </w:rPr>
      </w:r>
      <w:r w:rsidR="00565645">
        <w:rPr>
          <w:color w:val="000000"/>
        </w:rPr>
        <w:fldChar w:fldCharType="separate"/>
      </w:r>
      <w:r w:rsidR="00F37150">
        <w:rPr>
          <w:noProof/>
          <w:color w:val="000000"/>
        </w:rPr>
        <w:t>(Kadesjo and Gillberg 2000; Scahill, Sukhodolsky et al. 2005; Centers for Disease Control and Prevention 2009)</w:t>
      </w:r>
      <w:r w:rsidR="00565645">
        <w:rPr>
          <w:color w:val="000000"/>
        </w:rPr>
        <w:fldChar w:fldCharType="end"/>
      </w:r>
      <w:r w:rsidR="00F37150">
        <w:rPr>
          <w:color w:val="000000"/>
        </w:rPr>
        <w:t>.  In addition, tic s</w:t>
      </w:r>
      <w:r w:rsidR="00F37150">
        <w:t xml:space="preserve">ymptoms and severity change over time, which may make both diagnosis and treatment more challenging </w:t>
      </w:r>
      <w:r w:rsidR="00565645">
        <w:fldChar w:fldCharType="begin"/>
      </w:r>
      <w:r w:rsidR="00F37150">
        <w:instrText xml:space="preserve"> ADDIN EN.CITE &lt;EndNote&gt;&lt;Cite&gt;&lt;Author&gt;Jankovic&lt;/Author&gt;&lt;Year&gt;1997&lt;/Year&gt;&lt;RecNum&gt;729&lt;/RecNum&gt;&lt;DisplayText&gt;(Jankovic 1997)&lt;/DisplayText&gt;&lt;record&gt;&lt;rec-number&gt;729&lt;/rec-number&gt;&lt;foreign-keys&gt;&lt;key app="EN" db-id="zxtpdx5d9rdzr2edess5pd9izs9adwrtfwxd"&gt;729&lt;/key&gt;&lt;/foreign-keys&gt;&lt;ref-type name="Journal Article"&gt;17&lt;/ref-type&gt;&lt;contributors&gt;&lt;authors&gt;&lt;author&gt;Jankovic, J.&lt;/author&gt;&lt;/authors&gt;&lt;/contributors&gt;&lt;auth-address&gt;Parkinson&amp;apos;s Disease Center and Movement Disorders Clinic, Department of Neurology, Baylor College of Medicine, Houston, Texas 77030, USA.&lt;/auth-address&gt;&lt;titles&gt;&lt;title&gt;Tourette syndrome. Phenomenology and classification of tics&lt;/title&gt;&lt;secondary-title&gt;Neurol Clin&lt;/secondary-title&gt;&lt;alt-title&gt;Neurologic clinics&lt;/alt-title&gt;&lt;/titles&gt;&lt;periodical&gt;&lt;full-title&gt;Neurol Clin&lt;/full-title&gt;&lt;/periodical&gt;&lt;alt-periodical&gt;&lt;full-title&gt;Neurologic Clinics&lt;/full-title&gt;&lt;/alt-periodical&gt;&lt;pages&gt;267-75&lt;/pages&gt;&lt;volume&gt;15&lt;/volume&gt;&lt;number&gt;2&lt;/number&gt;&lt;keywords&gt;&lt;keyword&gt;Humans&lt;/keyword&gt;&lt;keyword&gt;Tic Disorders/*classification/diagnosis&lt;/keyword&gt;&lt;keyword&gt;Tourette Syndrome/*diagnosis&lt;/keyword&gt;&lt;/keywords&gt;&lt;dates&gt;&lt;year&gt;1997&lt;/year&gt;&lt;pub-dates&gt;&lt;date&gt;May&lt;/date&gt;&lt;/pub-dates&gt;&lt;/dates&gt;&lt;isbn&gt;0733-8619 (Print)&amp;#xD;0733-8619 (Linking)&lt;/isbn&gt;&lt;accession-num&gt;9115460&lt;/accession-num&gt;&lt;urls&gt;&lt;related-urls&gt;&lt;url&gt;http://www.ncbi.nlm.nih.gov/entrez/query.fcgi?cmd=Retrieve&amp;amp;db=PubMed&amp;amp;dopt=Citation&amp;amp;list_uids=9115460 &lt;/url&gt;&lt;/related-urls&gt;&lt;pdf-urls&gt;&lt;url&gt;file://cdc/project/CCHP_NCBDDD_SHARE/Tourette%20Syndrome/Literature%20Database/TS%20Articles/Jankovic%20(1997).pdf&lt;/url&gt;&lt;/pdf-urls&gt;&lt;/urls&gt;&lt;language&gt;eng&lt;/language&gt;&lt;/record&gt;&lt;/Cite&gt;&lt;/EndNote&gt;</w:instrText>
      </w:r>
      <w:r w:rsidR="00565645">
        <w:fldChar w:fldCharType="separate"/>
      </w:r>
      <w:r w:rsidR="00F37150">
        <w:rPr>
          <w:noProof/>
        </w:rPr>
        <w:t>(Jankovic 1997)</w:t>
      </w:r>
      <w:r w:rsidR="00565645">
        <w:fldChar w:fldCharType="end"/>
      </w:r>
      <w:r w:rsidR="00F37150">
        <w:t>.  A delay from symptom onset to diagnosis has been reported in the literature</w:t>
      </w:r>
      <w:r>
        <w:t xml:space="preserve"> </w:t>
      </w:r>
      <w:r w:rsidR="00565645">
        <w:fldChar w:fldCharType="begin">
          <w:fldData xml:space="preserve">PEVuZE5vdGU+PENpdGU+PEF1dGhvcj5FcmVuYmVyZzwvQXV0aG9yPjxZZWFyPjE5ODY8L1llYXI+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</w:fldData>
        </w:fldChar>
      </w:r>
      <w:r>
        <w:instrText xml:space="preserve"> ADDIN EN.CITE </w:instrText>
      </w:r>
      <w:r w:rsidR="00565645">
        <w:fldChar w:fldCharType="begin">
          <w:fldData xml:space="preserve">PEVuZE5vdGU+PENpdGU+PEF1dGhvcj5FcmVuYmVyZzwvQXV0aG9yPjxZZWFyPjE5ODY8L1llYXI+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</w:fldData>
        </w:fldChar>
      </w:r>
      <w:r>
        <w:instrText xml:space="preserve"> ADDIN EN.CITE.DATA </w:instrText>
      </w:r>
      <w:r w:rsidR="00565645">
        <w:fldChar w:fldCharType="end"/>
      </w:r>
      <w:r w:rsidR="00565645">
        <w:fldChar w:fldCharType="separate"/>
      </w:r>
      <w:r>
        <w:rPr>
          <w:noProof/>
        </w:rPr>
        <w:t>(Erenberg, Cruse et al. 1986; Khalifa and Von Knorring 2005; Janik, Kalbarczyk et al. 2007)</w:t>
      </w:r>
      <w:r w:rsidR="00565645">
        <w:fldChar w:fldCharType="end"/>
      </w:r>
      <w:r w:rsidR="00F37150">
        <w:t>, and often</w:t>
      </w:r>
      <w:r w:rsidR="00720C0F">
        <w:t xml:space="preserve"> anecdotally</w:t>
      </w:r>
      <w:r w:rsidR="00F37150">
        <w:t xml:space="preserve"> by families, further suggesting challenges with the recognition and diagnosis of TS. </w:t>
      </w:r>
    </w:p>
    <w:p w:rsidR="00B76FB6" w:rsidRDefault="00B44686" w:rsidP="00B76FB6">
      <w:pPr>
        <w:spacing w:after="120"/>
        <w:rPr>
          <w:color w:val="000000"/>
        </w:rPr>
      </w:pPr>
      <w:r>
        <w:rPr>
          <w:color w:val="000000"/>
        </w:rPr>
        <w:t xml:space="preserve">In additional to challenges with diagnosis and treatment, </w:t>
      </w:r>
      <w:r w:rsidR="0098089B">
        <w:rPr>
          <w:color w:val="000000"/>
        </w:rPr>
        <w:t xml:space="preserve">individuals with TS are </w:t>
      </w:r>
      <w:r w:rsidR="00403280">
        <w:rPr>
          <w:color w:val="000000"/>
        </w:rPr>
        <w:t>also met with stigma, and symptoms of tics and co-occurring conditions</w:t>
      </w:r>
      <w:r>
        <w:rPr>
          <w:color w:val="000000"/>
        </w:rPr>
        <w:t xml:space="preserve"> can impact the success of an individual in educational </w:t>
      </w:r>
      <w:r w:rsidR="00F53EC0">
        <w:rPr>
          <w:color w:val="000000"/>
        </w:rPr>
        <w:t>settings, in peer relationships</w:t>
      </w:r>
      <w:r w:rsidR="00403280">
        <w:rPr>
          <w:color w:val="000000"/>
        </w:rPr>
        <w:t xml:space="preserve">, and can place stress on the entire family </w:t>
      </w:r>
      <w:r w:rsidR="00565645">
        <w:rPr>
          <w:color w:val="000000"/>
        </w:rPr>
        <w:fldChar w:fldCharType="begin">
          <w:fldData xml:space="preserve">PEVuZE5vdGU+PENpdGU+PEF1dGhvcj5HaW5zYnVyZzwvQXV0aG9yPjxZZWFyPjIwMDc8L1llYXI+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</w:fldData>
        </w:fldChar>
      </w:r>
      <w:r w:rsidR="00F53EC0">
        <w:rPr>
          <w:color w:val="000000"/>
        </w:rPr>
        <w:instrText xml:space="preserve"> ADDIN EN.CITE </w:instrText>
      </w:r>
      <w:r w:rsidR="00565645">
        <w:rPr>
          <w:color w:val="000000"/>
        </w:rPr>
        <w:fldChar w:fldCharType="begin">
          <w:fldData xml:space="preserve">PEVuZE5vdGU+PENpdGU+PEF1dGhvcj5HaW5zYnVyZzwvQXV0aG9yPjxZZWFyPjIwMDc8L1llYXI+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</w:fldData>
        </w:fldChar>
      </w:r>
      <w:r w:rsidR="00F53EC0">
        <w:rPr>
          <w:color w:val="000000"/>
        </w:rPr>
        <w:instrText xml:space="preserve"> ADDIN EN.CITE.DATA </w:instrText>
      </w:r>
      <w:r w:rsidR="00565645">
        <w:rPr>
          <w:color w:val="000000"/>
        </w:rPr>
      </w:r>
      <w:r w:rsidR="00565645">
        <w:rPr>
          <w:color w:val="000000"/>
        </w:rPr>
        <w:fldChar w:fldCharType="end"/>
      </w:r>
      <w:r w:rsidR="00565645">
        <w:rPr>
          <w:color w:val="000000"/>
        </w:rPr>
      </w:r>
      <w:r w:rsidR="00565645">
        <w:rPr>
          <w:color w:val="000000"/>
        </w:rPr>
        <w:fldChar w:fldCharType="separate"/>
      </w:r>
      <w:r w:rsidR="00F53EC0">
        <w:rPr>
          <w:noProof/>
          <w:color w:val="000000"/>
        </w:rPr>
        <w:t>(Bawden, Stokes et al. 1998; Packer 2005; Ginsburg and Kingery 2007)</w:t>
      </w:r>
      <w:r w:rsidR="00565645">
        <w:rPr>
          <w:color w:val="000000"/>
        </w:rPr>
        <w:fldChar w:fldCharType="end"/>
      </w:r>
      <w:r w:rsidR="00403280">
        <w:rPr>
          <w:color w:val="000000"/>
        </w:rPr>
        <w:t>.</w:t>
      </w:r>
      <w:r w:rsidR="000B6E40">
        <w:rPr>
          <w:color w:val="000000"/>
        </w:rPr>
        <w:t xml:space="preserve">  </w:t>
      </w:r>
    </w:p>
    <w:p w:rsidR="00D63456" w:rsidRPr="00A55994" w:rsidRDefault="00D63456" w:rsidP="00D63456">
      <w:pPr>
        <w:spacing w:after="120"/>
        <w:rPr>
          <w:color w:val="000000"/>
        </w:rPr>
      </w:pPr>
      <w:r w:rsidRPr="00A55994">
        <w:rPr>
          <w:color w:val="000000"/>
          <w:u w:val="single"/>
        </w:rPr>
        <w:t>Tourette Syndrome Association, Inc. (TSA</w:t>
      </w:r>
      <w:r w:rsidRPr="00A55994">
        <w:rPr>
          <w:color w:val="000000"/>
        </w:rPr>
        <w:t>). The TSA is a national membership organization addressing the needs of children, families and individuals affected by TS since 1972. A main mission is to provide authoritative scientific and medical knowledge to physicians, allied professionals and scientists working in clinical practice and research and to educators and professionals in school-based settings, as well as to persons with TS, their families and the community. Over the years, the TSA developed a national network of physicians, allied medical and other professionals including researchers and clinicians, thirty chapters and 150 support groups.</w:t>
      </w:r>
    </w:p>
    <w:p w:rsidR="007E70D2" w:rsidRPr="00FA693C" w:rsidRDefault="007E70D2" w:rsidP="007E70D2">
      <w:pPr>
        <w:spacing w:after="120"/>
        <w:rPr>
          <w:color w:val="000000"/>
        </w:rPr>
      </w:pPr>
      <w:r w:rsidRPr="00FA693C">
        <w:rPr>
          <w:color w:val="000000"/>
        </w:rPr>
        <w:t>TSA monthly statistical data consistently indicate that the greatest</w:t>
      </w:r>
      <w:r>
        <w:rPr>
          <w:color w:val="000000"/>
        </w:rPr>
        <w:t xml:space="preserve"> </w:t>
      </w:r>
      <w:r w:rsidRPr="00FA693C">
        <w:rPr>
          <w:color w:val="000000"/>
        </w:rPr>
        <w:t>number of inquiries TSA receives from individuals and families continue to be about new</w:t>
      </w:r>
      <w:r>
        <w:rPr>
          <w:color w:val="000000"/>
        </w:rPr>
        <w:t xml:space="preserve"> </w:t>
      </w:r>
      <w:r w:rsidRPr="00FA693C">
        <w:rPr>
          <w:color w:val="000000"/>
        </w:rPr>
        <w:t>diagnoses, the need for a diagnosis and improved treatment, as well as how to locate a physician</w:t>
      </w:r>
      <w:r>
        <w:rPr>
          <w:color w:val="000000"/>
        </w:rPr>
        <w:t xml:space="preserve"> to</w:t>
      </w:r>
      <w:r w:rsidRPr="00FA693C">
        <w:rPr>
          <w:color w:val="000000"/>
        </w:rPr>
        <w:t xml:space="preserve"> treat and manage the condition. The next most frequent area of inquiry from affected families</w:t>
      </w:r>
      <w:r>
        <w:rPr>
          <w:color w:val="000000"/>
        </w:rPr>
        <w:t xml:space="preserve"> </w:t>
      </w:r>
      <w:r w:rsidRPr="00FA693C">
        <w:rPr>
          <w:color w:val="000000"/>
        </w:rPr>
        <w:t>who contact TSA, concerns managing and accommodating the condition in school settlings.</w:t>
      </w:r>
    </w:p>
    <w:p w:rsidR="00D63456" w:rsidRPr="00FA693C" w:rsidRDefault="00D63456" w:rsidP="00D63456">
      <w:pPr>
        <w:spacing w:after="120"/>
        <w:rPr>
          <w:color w:val="000000"/>
        </w:rPr>
      </w:pPr>
      <w:r w:rsidRPr="00FA693C">
        <w:rPr>
          <w:color w:val="000000"/>
        </w:rPr>
        <w:t xml:space="preserve">Over the past six years, TSA and the U.S. Centers for Disease Control and Prevention (CDC) have engaged in a program partnership which has facilitated and enhanced outreach efforts to provide accurate information on TS to a wide national population. The TSA/CDC partnership has provided over </w:t>
      </w:r>
      <w:r w:rsidR="00F53EC0">
        <w:rPr>
          <w:color w:val="000000"/>
        </w:rPr>
        <w:t>434</w:t>
      </w:r>
      <w:r w:rsidR="00F53EC0" w:rsidRPr="00FA693C">
        <w:rPr>
          <w:color w:val="000000"/>
        </w:rPr>
        <w:t xml:space="preserve"> </w:t>
      </w:r>
      <w:r w:rsidRPr="00FA693C">
        <w:rPr>
          <w:color w:val="000000"/>
        </w:rPr>
        <w:t xml:space="preserve">evidence-based training and </w:t>
      </w:r>
      <w:r w:rsidR="007E70D2">
        <w:rPr>
          <w:color w:val="000000"/>
        </w:rPr>
        <w:t xml:space="preserve">health </w:t>
      </w:r>
      <w:r w:rsidRPr="00FA693C">
        <w:rPr>
          <w:color w:val="000000"/>
        </w:rPr>
        <w:t xml:space="preserve">education programs about TS on both national and local levels in every state, to over </w:t>
      </w:r>
      <w:r w:rsidR="00F53EC0" w:rsidRPr="00FA693C">
        <w:rPr>
          <w:color w:val="000000"/>
        </w:rPr>
        <w:t>2</w:t>
      </w:r>
      <w:r w:rsidR="00F53EC0">
        <w:rPr>
          <w:color w:val="000000"/>
        </w:rPr>
        <w:t>7</w:t>
      </w:r>
      <w:r w:rsidRPr="00FA693C">
        <w:rPr>
          <w:color w:val="000000"/>
        </w:rPr>
        <w:t xml:space="preserve">,000 professionals. </w:t>
      </w:r>
      <w:r w:rsidR="007E70D2">
        <w:rPr>
          <w:color w:val="000000"/>
        </w:rPr>
        <w:t xml:space="preserve">Health education programs have been developed for 3 groups of audiences: Health professionals, education professionals, and people with TS and their families. </w:t>
      </w:r>
      <w:r w:rsidR="00D861D3">
        <w:rPr>
          <w:color w:val="000000"/>
        </w:rPr>
        <w:t>The format includes general education programs for the 3 groups, as well as two more in-depth</w:t>
      </w:r>
      <w:r w:rsidR="00A62A7E">
        <w:rPr>
          <w:color w:val="000000"/>
        </w:rPr>
        <w:t xml:space="preserve"> medical</w:t>
      </w:r>
      <w:r w:rsidR="00D861D3">
        <w:rPr>
          <w:color w:val="000000"/>
        </w:rPr>
        <w:t xml:space="preserve"> training programs for physicians on TS and on the </w:t>
      </w:r>
      <w:r w:rsidR="007576F0" w:rsidRPr="007576F0">
        <w:t>Comprehensive Behavioral Intervention for Tics (</w:t>
      </w:r>
      <w:r w:rsidR="00D861D3">
        <w:rPr>
          <w:color w:val="000000"/>
        </w:rPr>
        <w:t>CBIT</w:t>
      </w:r>
      <w:r w:rsidR="007576F0">
        <w:rPr>
          <w:color w:val="000000"/>
        </w:rPr>
        <w:t>)</w:t>
      </w:r>
      <w:r w:rsidR="00D861D3">
        <w:rPr>
          <w:color w:val="000000"/>
        </w:rPr>
        <w:t xml:space="preserve"> treatment. </w:t>
      </w:r>
      <w:r w:rsidRPr="00FA693C">
        <w:rPr>
          <w:color w:val="000000"/>
        </w:rPr>
        <w:t xml:space="preserve">Additional activities have included development and dissemination of a range of professional </w:t>
      </w:r>
      <w:r w:rsidR="007E70D2">
        <w:rPr>
          <w:color w:val="000000"/>
        </w:rPr>
        <w:t>health education</w:t>
      </w:r>
      <w:r w:rsidRPr="00FA693C">
        <w:rPr>
          <w:color w:val="000000"/>
        </w:rPr>
        <w:t xml:space="preserve"> materials in various formats and extensive website development including several unique video and audio programs. Factoring in initiatives such as exhibits and targeted mailings to professionals, the program has reached over 60,000 professionals.</w:t>
      </w:r>
    </w:p>
    <w:p w:rsidR="0024170E" w:rsidRPr="00E81C59" w:rsidRDefault="000C4EE2" w:rsidP="00AC67D1">
      <w:r w:rsidRPr="00E81C59">
        <w:t xml:space="preserve">The proposed </w:t>
      </w:r>
      <w:r w:rsidR="000A5095" w:rsidRPr="00E81C59">
        <w:t>evaluation</w:t>
      </w:r>
      <w:r w:rsidRPr="00E81C59">
        <w:t xml:space="preserve"> survey</w:t>
      </w:r>
      <w:r w:rsidR="00B76FB6" w:rsidRPr="00E81C59">
        <w:t>s</w:t>
      </w:r>
      <w:r w:rsidR="005B4902" w:rsidRPr="00E81C59">
        <w:t xml:space="preserve"> (Attachment </w:t>
      </w:r>
      <w:r w:rsidR="00EF4745" w:rsidRPr="00E81C59">
        <w:t>C</w:t>
      </w:r>
      <w:r w:rsidR="005B4902" w:rsidRPr="00E81C59">
        <w:t>)</w:t>
      </w:r>
      <w:r w:rsidRPr="00E81C59">
        <w:t xml:space="preserve"> </w:t>
      </w:r>
      <w:r w:rsidR="00B76FB6" w:rsidRPr="00E81C59">
        <w:t>are</w:t>
      </w:r>
      <w:r w:rsidRPr="00E81C59">
        <w:t xml:space="preserve"> an important component of the </w:t>
      </w:r>
      <w:r w:rsidR="007E70D2" w:rsidRPr="00E81C59">
        <w:t>health education programming, intended to document whether the programs met the health education objectives and the needs of the audience for health related information specific to TS.</w:t>
      </w:r>
    </w:p>
    <w:p w:rsidR="00642FA6" w:rsidRPr="00E81C59" w:rsidRDefault="00642FA6" w:rsidP="00AC67D1"/>
    <w:p w:rsidR="00790AD1" w:rsidRPr="00AB6EA6" w:rsidRDefault="00586D4E" w:rsidP="00AB6EA6">
      <w:pPr>
        <w:keepNext/>
        <w:keepLines/>
        <w:spacing w:after="120"/>
        <w:rPr>
          <w:b/>
          <w:u w:val="single"/>
        </w:rPr>
      </w:pPr>
      <w:r w:rsidRPr="00586D4E">
        <w:rPr>
          <w:b/>
          <w:u w:val="single"/>
        </w:rPr>
        <w:t xml:space="preserve">1.1 </w:t>
      </w:r>
      <w:r w:rsidR="00642FA6" w:rsidRPr="00586D4E">
        <w:rPr>
          <w:b/>
          <w:u w:val="single"/>
        </w:rPr>
        <w:t>Privacy Impact Assessment</w:t>
      </w:r>
    </w:p>
    <w:p w:rsidR="00790AD1" w:rsidRPr="00E81C59" w:rsidRDefault="00790AD1" w:rsidP="00E50F9E">
      <w:pPr>
        <w:pStyle w:val="ListParagraph"/>
        <w:keepNext/>
        <w:keepLines/>
        <w:numPr>
          <w:ilvl w:val="0"/>
          <w:numId w:val="3"/>
        </w:numPr>
        <w:spacing w:after="120"/>
        <w:rPr>
          <w:b/>
          <w:u w:val="single"/>
        </w:rPr>
      </w:pPr>
      <w:r w:rsidRPr="00E81C59">
        <w:rPr>
          <w:u w:val="single"/>
        </w:rPr>
        <w:t>Overview of the Data Collection System</w:t>
      </w:r>
    </w:p>
    <w:p w:rsidR="00D071B2" w:rsidRDefault="00790AD1" w:rsidP="00254E7C">
      <w:r w:rsidRPr="00E81C59">
        <w:t xml:space="preserve">The TSA will be collecting evaluation information on </w:t>
      </w:r>
      <w:r w:rsidR="00366DAF">
        <w:t>the</w:t>
      </w:r>
      <w:r w:rsidR="00254E7C">
        <w:t xml:space="preserve"> series</w:t>
      </w:r>
      <w:r w:rsidR="00254E7C" w:rsidRPr="00E81C59">
        <w:t xml:space="preserve"> </w:t>
      </w:r>
      <w:r w:rsidRPr="00E81C59">
        <w:t xml:space="preserve">of workshops </w:t>
      </w:r>
      <w:r w:rsidR="00F132E2" w:rsidRPr="00E81C59">
        <w:t xml:space="preserve">and resources produced </w:t>
      </w:r>
      <w:r w:rsidRPr="00E81C59">
        <w:t>to educate three groups of participants: Health professionals, Education professionals, and the public, which includes persons with TS and family members of persons with TS</w:t>
      </w:r>
      <w:r w:rsidR="00366DAF">
        <w:t xml:space="preserve"> in addition to the general public</w:t>
      </w:r>
      <w:r w:rsidRPr="00E81C59">
        <w:t>.</w:t>
      </w:r>
      <w:r w:rsidR="00254E7C">
        <w:t xml:space="preserve"> </w:t>
      </w:r>
      <w:r w:rsidR="00254E7C">
        <w:rPr>
          <w:color w:val="000000"/>
        </w:rPr>
        <w:t xml:space="preserve"> </w:t>
      </w:r>
      <w:r w:rsidR="00254E7C" w:rsidRPr="00E81C59">
        <w:t>The following components will be evaluated: 1) Medical Program</w:t>
      </w:r>
      <w:r w:rsidR="005A6BEC">
        <w:t xml:space="preserve"> (workshop)</w:t>
      </w:r>
      <w:r w:rsidR="00254E7C" w:rsidRPr="00E81C59">
        <w:t>, 2) Teacher Education Program</w:t>
      </w:r>
      <w:r w:rsidR="005A6BEC">
        <w:t xml:space="preserve"> (workshop)</w:t>
      </w:r>
      <w:r w:rsidR="005A6BEC" w:rsidRPr="00E81C59">
        <w:t xml:space="preserve">, </w:t>
      </w:r>
      <w:r w:rsidR="00254E7C" w:rsidRPr="00E81C59">
        <w:t>3) Family Education Program</w:t>
      </w:r>
      <w:r w:rsidR="005A6BEC">
        <w:t xml:space="preserve"> (workshop)</w:t>
      </w:r>
      <w:r w:rsidR="005A6BEC" w:rsidRPr="00E81C59">
        <w:t>,</w:t>
      </w:r>
      <w:r w:rsidR="00254E7C" w:rsidRPr="00E81C59">
        <w:t xml:space="preserve"> 4) Physician Training Retreat</w:t>
      </w:r>
      <w:r w:rsidR="005A6BEC">
        <w:t xml:space="preserve"> (workshop)</w:t>
      </w:r>
      <w:proofErr w:type="gramStart"/>
      <w:r w:rsidR="005A6BEC" w:rsidRPr="00E81C59">
        <w:t xml:space="preserve">, </w:t>
      </w:r>
      <w:r w:rsidR="00254E7C" w:rsidRPr="00E81C59">
        <w:t xml:space="preserve"> 5</w:t>
      </w:r>
      <w:proofErr w:type="gramEnd"/>
      <w:r w:rsidR="00254E7C" w:rsidRPr="00E81C59">
        <w:t>) CBIT training (workshop and online formats) and 6) Education Resources (e.g., DVDs and brochures).</w:t>
      </w:r>
    </w:p>
    <w:p w:rsidR="00D071B2" w:rsidRPr="00E81C59" w:rsidRDefault="00D071B2" w:rsidP="00254E7C"/>
    <w:p w:rsidR="00D071B2" w:rsidRPr="00D071B2" w:rsidRDefault="00254E7C" w:rsidP="00D071B2">
      <w:pPr>
        <w:rPr>
          <w:b/>
          <w:u w:val="single"/>
        </w:rPr>
      </w:pPr>
      <w:r>
        <w:t xml:space="preserve">The following </w:t>
      </w:r>
      <w:r w:rsidR="00661652">
        <w:t xml:space="preserve">evaluation </w:t>
      </w:r>
      <w:r>
        <w:t xml:space="preserve">methods will be employed: </w:t>
      </w:r>
      <w:r w:rsidR="00790AD1" w:rsidRPr="00E81C59">
        <w:t>Evaluation surveys</w:t>
      </w:r>
      <w:r>
        <w:t xml:space="preserve"> in</w:t>
      </w:r>
      <w:r w:rsidR="00790AD1" w:rsidRPr="00E81C59">
        <w:t xml:space="preserve"> </w:t>
      </w:r>
      <w:r>
        <w:t>pencil-and-paper</w:t>
      </w:r>
      <w:r w:rsidRPr="00E81C59">
        <w:t xml:space="preserve"> </w:t>
      </w:r>
      <w:r>
        <w:t>format</w:t>
      </w:r>
      <w:r w:rsidRPr="00E81C59">
        <w:t xml:space="preserve"> </w:t>
      </w:r>
      <w:r w:rsidR="00790AD1" w:rsidRPr="00E81C59">
        <w:t xml:space="preserve">will be </w:t>
      </w:r>
      <w:r w:rsidR="00F132E2" w:rsidRPr="00E81C59">
        <w:t xml:space="preserve">given </w:t>
      </w:r>
      <w:r w:rsidR="00790AD1" w:rsidRPr="00E81C59">
        <w:t xml:space="preserve">to all participants of TS education workshops </w:t>
      </w:r>
      <w:r w:rsidR="00F132E2" w:rsidRPr="00E81C59">
        <w:t xml:space="preserve">at the end of the workshops </w:t>
      </w:r>
      <w:r w:rsidR="00790AD1" w:rsidRPr="00E81C59">
        <w:t xml:space="preserve">as well as all consumers of TS health education </w:t>
      </w:r>
      <w:r w:rsidR="00F132E2" w:rsidRPr="00E81C59">
        <w:t>resources once they have received those resources</w:t>
      </w:r>
      <w:r w:rsidR="00366DAF">
        <w:t>. The surveys will be administered by the workshop organizers</w:t>
      </w:r>
      <w:r w:rsidR="00790AD1" w:rsidRPr="00E81C59">
        <w:t xml:space="preserve">. </w:t>
      </w:r>
      <w:r w:rsidR="00F132E2" w:rsidRPr="00E81C59">
        <w:t xml:space="preserve">In addition, participants of </w:t>
      </w:r>
      <w:r w:rsidR="007F104C" w:rsidRPr="00E81C59">
        <w:t xml:space="preserve">full day </w:t>
      </w:r>
      <w:r w:rsidR="00F132E2" w:rsidRPr="00E81C59">
        <w:t xml:space="preserve">medical training </w:t>
      </w:r>
      <w:r w:rsidR="00366DAF" w:rsidRPr="00E81C59">
        <w:t>wor</w:t>
      </w:r>
      <w:r w:rsidR="00366DAF">
        <w:t>k</w:t>
      </w:r>
      <w:r w:rsidR="00366DAF" w:rsidRPr="00E81C59">
        <w:t>sh</w:t>
      </w:r>
      <w:r w:rsidR="00366DAF">
        <w:t>o</w:t>
      </w:r>
      <w:r w:rsidR="00366DAF" w:rsidRPr="00E81C59">
        <w:t>ps</w:t>
      </w:r>
      <w:r w:rsidR="00F132E2" w:rsidRPr="00E81C59">
        <w:t xml:space="preserve"> will also be given a pre</w:t>
      </w:r>
      <w:r>
        <w:t>-post</w:t>
      </w:r>
      <w:r w:rsidR="00F132E2" w:rsidRPr="00E81C59">
        <w:t xml:space="preserve">-test of knowledge </w:t>
      </w:r>
      <w:r>
        <w:t xml:space="preserve">in pencil-and-paper format, </w:t>
      </w:r>
      <w:r w:rsidR="00F132E2" w:rsidRPr="00E81C59">
        <w:t xml:space="preserve">and a 3 month follow up survey </w:t>
      </w:r>
      <w:r>
        <w:t xml:space="preserve">using an online survey tool </w:t>
      </w:r>
      <w:r w:rsidR="00F132E2" w:rsidRPr="00E81C59">
        <w:t xml:space="preserve">to assess the impact of the education programs on behavior. </w:t>
      </w:r>
      <w:r w:rsidR="005A6BEC">
        <w:t xml:space="preserve">The online version of the CBIT training will be evaluated using an online survey tool. </w:t>
      </w:r>
      <w:r>
        <w:t xml:space="preserve">Education resources such as DVDs and brochures will </w:t>
      </w:r>
      <w:r w:rsidR="005A6BEC">
        <w:t xml:space="preserve">also </w:t>
      </w:r>
      <w:r>
        <w:t>be evaluated using an online survey tool.</w:t>
      </w:r>
      <w:r w:rsidR="00366DAF">
        <w:t xml:space="preserve"> The invitation to complete the online survey tool will be sent to the participants via email.</w:t>
      </w:r>
      <w:r>
        <w:t xml:space="preserve"> </w:t>
      </w:r>
    </w:p>
    <w:p w:rsidR="00D071B2" w:rsidRPr="00D071B2" w:rsidRDefault="00D071B2" w:rsidP="00D071B2">
      <w:pPr>
        <w:pStyle w:val="ListParagraph"/>
        <w:keepNext/>
        <w:keepLines/>
        <w:spacing w:after="120"/>
        <w:ind w:left="1080"/>
        <w:rPr>
          <w:b/>
          <w:u w:val="single"/>
        </w:rPr>
      </w:pPr>
    </w:p>
    <w:p w:rsidR="00790AD1" w:rsidRPr="00E81C59" w:rsidRDefault="00790AD1" w:rsidP="00E50F9E">
      <w:pPr>
        <w:pStyle w:val="ListParagraph"/>
        <w:keepNext/>
        <w:keepLines/>
        <w:numPr>
          <w:ilvl w:val="0"/>
          <w:numId w:val="3"/>
        </w:numPr>
        <w:spacing w:after="120"/>
        <w:rPr>
          <w:b/>
          <w:u w:val="single"/>
        </w:rPr>
      </w:pPr>
      <w:r w:rsidRPr="00E81C59">
        <w:rPr>
          <w:u w:val="single"/>
        </w:rPr>
        <w:t>Items of Information to be Collected</w:t>
      </w:r>
    </w:p>
    <w:p w:rsidR="00F132E2" w:rsidRPr="001E59BD" w:rsidRDefault="00F132E2" w:rsidP="00F132E2">
      <w:r w:rsidRPr="001E59BD">
        <w:t>For the purpose of the evaluation, no individually identifiable information is being collected. The TSA routinely collects contact information from participants to inform them of upcoming education opportunities, and to contact participants of medical training workshops 3 months after the workshops to invite them to participate in the follow up survey. None of the identifying data will be linked to any evaluation information collection.</w:t>
      </w:r>
    </w:p>
    <w:p w:rsidR="00B55D46" w:rsidRPr="00F132E2" w:rsidRDefault="00B55D46" w:rsidP="00F132E2">
      <w:pPr>
        <w:rPr>
          <w:sz w:val="22"/>
          <w:szCs w:val="22"/>
        </w:rPr>
      </w:pPr>
    </w:p>
    <w:p w:rsidR="00F132E2" w:rsidRPr="00E81C59" w:rsidRDefault="00F132E2" w:rsidP="00E50F9E">
      <w:pPr>
        <w:pStyle w:val="ListParagraph"/>
        <w:keepNext/>
        <w:keepLines/>
        <w:numPr>
          <w:ilvl w:val="0"/>
          <w:numId w:val="3"/>
        </w:numPr>
        <w:spacing w:after="120"/>
        <w:rPr>
          <w:b/>
          <w:u w:val="single"/>
        </w:rPr>
      </w:pPr>
      <w:r w:rsidRPr="00E81C59">
        <w:rPr>
          <w:u w:val="single"/>
        </w:rPr>
        <w:t>Identification of Website(s) and Website Content Directed at Children Under 13 Years of Age</w:t>
      </w:r>
    </w:p>
    <w:p w:rsidR="00B55D46" w:rsidRPr="00E81C59" w:rsidRDefault="00B55D46" w:rsidP="00B55D46">
      <w:r w:rsidRPr="00E81C59">
        <w:t xml:space="preserve">No website content directed at children </w:t>
      </w:r>
      <w:proofErr w:type="gramStart"/>
      <w:r w:rsidRPr="00E81C59">
        <w:t>under</w:t>
      </w:r>
      <w:proofErr w:type="gramEnd"/>
      <w:r w:rsidRPr="00E81C59">
        <w:t xml:space="preserve"> 13 years of age is involved in this information collection request.</w:t>
      </w:r>
    </w:p>
    <w:p w:rsidR="00713186" w:rsidRDefault="00713186" w:rsidP="00AC67D1">
      <w:pPr>
        <w:rPr>
          <w:b/>
        </w:rPr>
      </w:pPr>
    </w:p>
    <w:p w:rsidR="00AC67D1" w:rsidRDefault="00AC67D1" w:rsidP="00AB6EA6">
      <w:pPr>
        <w:keepNext/>
        <w:keepLines/>
        <w:spacing w:after="120"/>
        <w:rPr>
          <w:b/>
        </w:rPr>
      </w:pPr>
      <w:r>
        <w:rPr>
          <w:b/>
        </w:rPr>
        <w:t>A. 2.</w:t>
      </w:r>
      <w:r>
        <w:rPr>
          <w:b/>
        </w:rPr>
        <w:tab/>
      </w:r>
      <w:r w:rsidRPr="00AC67D1">
        <w:rPr>
          <w:b/>
        </w:rPr>
        <w:t>Purpose and Use of Information Collection</w:t>
      </w:r>
    </w:p>
    <w:p w:rsidR="007E70D2" w:rsidRDefault="007E70D2" w:rsidP="00862405">
      <w:r>
        <w:t>The goal for TSA</w:t>
      </w:r>
      <w:r w:rsidR="00862405">
        <w:t xml:space="preserve"> </w:t>
      </w:r>
      <w:r>
        <w:t xml:space="preserve">is to </w:t>
      </w:r>
      <w:r w:rsidR="00862405">
        <w:t>provid</w:t>
      </w:r>
      <w:r>
        <w:t>e</w:t>
      </w:r>
      <w:r w:rsidR="00862405">
        <w:t xml:space="preserve"> quality</w:t>
      </w:r>
      <w:r>
        <w:t xml:space="preserve"> services and</w:t>
      </w:r>
      <w:r w:rsidR="00862405">
        <w:t xml:space="preserve"> products</w:t>
      </w:r>
      <w:r w:rsidR="003E7FF2">
        <w:t xml:space="preserve"> for this systematic educational outreach effort</w:t>
      </w:r>
      <w:r w:rsidR="00862405">
        <w:t>.</w:t>
      </w:r>
      <w:r>
        <w:t xml:space="preserve"> </w:t>
      </w:r>
      <w:r w:rsidR="000A5095">
        <w:t xml:space="preserve">In order to assess whether the workshops and materials reach the intended goals, information must be collected to assess whether participants are satisfied with these workshops and materials and whether their knowledge and behavior have changed. </w:t>
      </w:r>
      <w:r w:rsidR="00A62A7E">
        <w:t xml:space="preserve">Information will be collected after participants in the educational efforts have completed workshops or completed the review of materials. Information from participants of </w:t>
      </w:r>
      <w:r w:rsidR="007F104C">
        <w:t xml:space="preserve">full day </w:t>
      </w:r>
      <w:r w:rsidR="00A62A7E">
        <w:t xml:space="preserve">medical training workshops will also be collected for a 3 month follow up. </w:t>
      </w:r>
      <w:r w:rsidR="004A5DED">
        <w:t xml:space="preserve">Thus, the information collection will be a one-time event for participants other than those in the medical training workshops, who will be participating twice, once at the end of the training, once 3 months later. </w:t>
      </w:r>
      <w:r>
        <w:t>The r</w:t>
      </w:r>
      <w:r w:rsidR="005B4902">
        <w:t>esults from</w:t>
      </w:r>
      <w:r w:rsidR="00862405">
        <w:t xml:space="preserve"> </w:t>
      </w:r>
      <w:r>
        <w:t>the surveys</w:t>
      </w:r>
      <w:r w:rsidR="00862405">
        <w:t xml:space="preserve"> </w:t>
      </w:r>
      <w:r w:rsidR="00EF461E">
        <w:t>regarding</w:t>
      </w:r>
      <w:r w:rsidR="00BE4B7F">
        <w:t xml:space="preserve"> the effectiveness of the messages provided in the workshops </w:t>
      </w:r>
      <w:r w:rsidR="005B4902">
        <w:t xml:space="preserve">will be used </w:t>
      </w:r>
      <w:r w:rsidR="00862405">
        <w:t xml:space="preserve">to identify strengths and weaknesses in </w:t>
      </w:r>
      <w:r>
        <w:t>the health education programs and</w:t>
      </w:r>
      <w:r w:rsidR="00862405">
        <w:t xml:space="preserve"> products and to </w:t>
      </w:r>
      <w:r>
        <w:t>identify areas of improvement and expansion</w:t>
      </w:r>
      <w:r w:rsidR="00862405">
        <w:t xml:space="preserve">. </w:t>
      </w:r>
      <w:r w:rsidR="00B55D46">
        <w:t xml:space="preserve">Each evaluation instrument addresses the key goals of each workshop and thus it will be possible to identify if any of the goals are not met sufficiently. </w:t>
      </w:r>
      <w:r>
        <w:t>The i</w:t>
      </w:r>
      <w:r w:rsidR="00862405">
        <w:t xml:space="preserve">nformation </w:t>
      </w:r>
      <w:r>
        <w:t>gathered by the surveys</w:t>
      </w:r>
      <w:r w:rsidR="00862405">
        <w:t xml:space="preserve"> will </w:t>
      </w:r>
      <w:r>
        <w:t>assist</w:t>
      </w:r>
      <w:r w:rsidR="00862405">
        <w:t xml:space="preserve"> </w:t>
      </w:r>
      <w:r>
        <w:t>TSA</w:t>
      </w:r>
      <w:r w:rsidR="00862405">
        <w:t xml:space="preserve"> in program planning</w:t>
      </w:r>
      <w:r w:rsidR="00B55D46">
        <w:t>, including revisions to the curriculum and the workshop delivery</w:t>
      </w:r>
      <w:r w:rsidR="00862405">
        <w:t>.</w:t>
      </w:r>
      <w:r w:rsidR="00B55D46">
        <w:t xml:space="preserve"> Without this program evaluation component, it will not be possible to ascertain whether the programs are effective in improving the lives of people with TS. </w:t>
      </w:r>
    </w:p>
    <w:p w:rsidR="00B55D46" w:rsidRPr="00E81C59" w:rsidRDefault="00B55D46" w:rsidP="00862405"/>
    <w:p w:rsidR="00B55D46" w:rsidRPr="00B34D86" w:rsidRDefault="00B34D86" w:rsidP="00AB6EA6">
      <w:pPr>
        <w:keepNext/>
        <w:keepLines/>
        <w:spacing w:after="120"/>
        <w:rPr>
          <w:b/>
          <w:u w:val="single"/>
        </w:rPr>
      </w:pPr>
      <w:r w:rsidRPr="00B34D86">
        <w:rPr>
          <w:b/>
          <w:u w:val="single"/>
        </w:rPr>
        <w:t xml:space="preserve">2.1 </w:t>
      </w:r>
      <w:r w:rsidR="00B55D46" w:rsidRPr="00B34D86">
        <w:rPr>
          <w:b/>
          <w:u w:val="single"/>
        </w:rPr>
        <w:t xml:space="preserve">Privacy Impact Assessment </w:t>
      </w:r>
    </w:p>
    <w:p w:rsidR="00F36F3C" w:rsidRDefault="00B55D46" w:rsidP="00F36F3C">
      <w:pPr>
        <w:rPr>
          <w:bCs/>
        </w:rPr>
      </w:pPr>
      <w:r w:rsidRPr="00E81C59">
        <w:t>For the purpose of the evaluation, no individually identifiable information is being collected. Contact information will only be collected to request follow up survey completion from the participants of the medical training workshops. Data collection, including</w:t>
      </w:r>
      <w:r w:rsidR="00E276DF" w:rsidRPr="00E81C59">
        <w:t xml:space="preserve"> for the 3 month follow up, will be anonymous</w:t>
      </w:r>
      <w:r w:rsidR="00F36F3C">
        <w:t>;</w:t>
      </w:r>
      <w:r w:rsidR="00F36F3C" w:rsidRPr="00F36F3C">
        <w:rPr>
          <w:bCs/>
        </w:rPr>
        <w:t xml:space="preserve"> </w:t>
      </w:r>
      <w:r w:rsidR="00F36F3C">
        <w:rPr>
          <w:bCs/>
        </w:rPr>
        <w:t>the evaluation forms themselves will have no identifying information or any link to names or contact information.</w:t>
      </w:r>
      <w:r w:rsidR="00EC099D">
        <w:t xml:space="preserve"> Contact information will be stored in a secure manner and separate from the data.</w:t>
      </w:r>
      <w:r w:rsidR="00661652">
        <w:t xml:space="preserve"> </w:t>
      </w:r>
      <w:r w:rsidR="00F36F3C">
        <w:t>T</w:t>
      </w:r>
      <w:r w:rsidR="00661652">
        <w:t xml:space="preserve">herefore </w:t>
      </w:r>
      <w:r w:rsidR="00F36F3C">
        <w:t>the data collection is not anticipated to have any</w:t>
      </w:r>
      <w:r w:rsidR="00661652">
        <w:t xml:space="preserve"> impact on the respondent’s privacy</w:t>
      </w:r>
      <w:r w:rsidR="00E276DF" w:rsidRPr="00E81C59">
        <w:t xml:space="preserve">. </w:t>
      </w:r>
      <w:r w:rsidR="00F36F3C" w:rsidRPr="00F36F3C">
        <w:rPr>
          <w:bCs/>
        </w:rPr>
        <w:t xml:space="preserve"> </w:t>
      </w:r>
      <w:r w:rsidR="00F36F3C">
        <w:rPr>
          <w:bCs/>
        </w:rPr>
        <w:t>Descriptive summaries of the responses will be</w:t>
      </w:r>
      <w:r w:rsidR="00EC099D">
        <w:rPr>
          <w:bCs/>
        </w:rPr>
        <w:t xml:space="preserve"> used for quality control reports and</w:t>
      </w:r>
      <w:r w:rsidR="00F36F3C">
        <w:rPr>
          <w:bCs/>
        </w:rPr>
        <w:t xml:space="preserve"> submitted to CDC. None of the contact information will be submitted to CDC.</w:t>
      </w:r>
    </w:p>
    <w:p w:rsidR="00B55D46" w:rsidRPr="001E59BD" w:rsidRDefault="00B55D46" w:rsidP="00AC67D1">
      <w:pPr>
        <w:rPr>
          <w:b/>
        </w:rPr>
      </w:pPr>
    </w:p>
    <w:p w:rsidR="00AC67D1" w:rsidRDefault="00AC67D1" w:rsidP="00AB6EA6">
      <w:pPr>
        <w:keepNext/>
        <w:keepLines/>
        <w:spacing w:after="120"/>
        <w:rPr>
          <w:b/>
        </w:rPr>
      </w:pPr>
      <w:r>
        <w:rPr>
          <w:b/>
        </w:rPr>
        <w:t>A. 3.</w:t>
      </w:r>
      <w:r>
        <w:rPr>
          <w:b/>
        </w:rPr>
        <w:tab/>
        <w:t>Use of Improved Information Technology and Burden Reduction</w:t>
      </w:r>
    </w:p>
    <w:p w:rsidR="007B51B6" w:rsidRDefault="00E276DF" w:rsidP="00AC67D1">
      <w:r>
        <w:t xml:space="preserve">For practical purposes, the evaluation forms for the workshops will be administered via </w:t>
      </w:r>
      <w:r w:rsidR="00366DAF">
        <w:t>pencil-and-</w:t>
      </w:r>
      <w:r>
        <w:t>paper questionnaire. The evaluation of</w:t>
      </w:r>
      <w:r w:rsidR="003E7FF2">
        <w:t xml:space="preserve"> </w:t>
      </w:r>
      <w:r w:rsidR="00F548CD">
        <w:t>the educational resources</w:t>
      </w:r>
      <w:r w:rsidR="003E7FF2">
        <w:t xml:space="preserve"> as well as</w:t>
      </w:r>
      <w:r>
        <w:t xml:space="preserve"> the 3 month</w:t>
      </w:r>
      <w:r w:rsidR="003E7FF2">
        <w:t xml:space="preserve"> follow up surveys for participants of </w:t>
      </w:r>
      <w:r w:rsidR="00F548CD">
        <w:t xml:space="preserve">the CBIT and Physician Training </w:t>
      </w:r>
      <w:r w:rsidR="003E7FF2">
        <w:t>workshops</w:t>
      </w:r>
      <w:r>
        <w:t xml:space="preserve"> will be conducted via web-based survey forms</w:t>
      </w:r>
      <w:r w:rsidR="003E7FF2" w:rsidRPr="003E7FF2">
        <w:t xml:space="preserve">. This </w:t>
      </w:r>
      <w:r>
        <w:t>means</w:t>
      </w:r>
      <w:r w:rsidR="003E7FF2" w:rsidRPr="003E7FF2">
        <w:t xml:space="preserve"> </w:t>
      </w:r>
      <w:r w:rsidR="003E7FF2" w:rsidRPr="007C49E0">
        <w:t>that</w:t>
      </w:r>
      <w:r w:rsidR="007C49E0" w:rsidRPr="007C49E0">
        <w:t xml:space="preserve"> 30</w:t>
      </w:r>
      <w:r w:rsidR="003E7FF2" w:rsidRPr="007C49E0">
        <w:t>%</w:t>
      </w:r>
      <w:r w:rsidR="003E7FF2" w:rsidRPr="003E7FF2">
        <w:t xml:space="preserve"> of data collection </w:t>
      </w:r>
      <w:r w:rsidR="007C49E0">
        <w:t xml:space="preserve">(1000 of 4450 surveys) </w:t>
      </w:r>
      <w:r w:rsidR="003E7FF2" w:rsidRPr="003E7FF2">
        <w:t>will be taking place via advanced information technology</w:t>
      </w:r>
      <w:r w:rsidR="007C49E0">
        <w:t>. See Burden Table in section A12</w:t>
      </w:r>
      <w:r w:rsidR="003E7FF2" w:rsidRPr="003E7FF2">
        <w:t xml:space="preserve">. This will reduce the burden to the participants by allowing instant submission of responses and by not requiring responses to be returned via mail. </w:t>
      </w:r>
      <w:r w:rsidR="003E7FF2">
        <w:t xml:space="preserve">It is not feasible to conduct </w:t>
      </w:r>
      <w:r>
        <w:t>the evaluation at the end of the workshops electronically, since computer access cannot be made available and response rates for surveys to be completed later from a different location rather than immediately at the end of the workshop would be significantly lower.</w:t>
      </w:r>
    </w:p>
    <w:p w:rsidR="007B51B6" w:rsidRDefault="007B51B6" w:rsidP="00AC67D1"/>
    <w:p w:rsidR="007B51B6" w:rsidRDefault="007B51B6" w:rsidP="00AB6EA6">
      <w:pPr>
        <w:keepNext/>
        <w:keepLines/>
        <w:spacing w:after="120"/>
        <w:rPr>
          <w:b/>
        </w:rPr>
      </w:pPr>
      <w:r>
        <w:rPr>
          <w:b/>
        </w:rPr>
        <w:t>A. 4.</w:t>
      </w:r>
      <w:r>
        <w:rPr>
          <w:b/>
        </w:rPr>
        <w:tab/>
        <w:t>Efforts to Identify Duplication and Use of Similar Information</w:t>
      </w:r>
    </w:p>
    <w:p w:rsidR="007B51B6" w:rsidRPr="003E7FF2" w:rsidRDefault="00F7012A" w:rsidP="007B51B6">
      <w:pPr>
        <w:rPr>
          <w:b/>
          <w:highlight w:val="green"/>
        </w:rPr>
      </w:pPr>
      <w:r w:rsidRPr="00BE4B7F">
        <w:t xml:space="preserve">There are no similar data. </w:t>
      </w:r>
      <w:r w:rsidR="00366DAF">
        <w:t xml:space="preserve"> Extensive literature reviews on all data collected on children and families affected by TS has shown that this information is not available elsewhere. </w:t>
      </w:r>
      <w:r w:rsidR="00740859">
        <w:t xml:space="preserve">The workshops held by TSA are unique and not held by other organizations, and are continuously updated, so ongoing data collection on quality of workshops is needed. </w:t>
      </w:r>
    </w:p>
    <w:p w:rsidR="007B51B6" w:rsidRPr="003E7FF2" w:rsidRDefault="007B51B6" w:rsidP="007B51B6">
      <w:pPr>
        <w:rPr>
          <w:b/>
          <w:highlight w:val="green"/>
        </w:rPr>
      </w:pPr>
    </w:p>
    <w:p w:rsidR="007B51B6" w:rsidRPr="00BE4B7F" w:rsidRDefault="007B51B6" w:rsidP="00AB6EA6">
      <w:pPr>
        <w:keepNext/>
        <w:keepLines/>
        <w:spacing w:after="120"/>
        <w:rPr>
          <w:b/>
        </w:rPr>
      </w:pPr>
      <w:r w:rsidRPr="00BE4B7F">
        <w:rPr>
          <w:b/>
        </w:rPr>
        <w:t>A. 5.</w:t>
      </w:r>
      <w:r w:rsidRPr="00BE4B7F">
        <w:rPr>
          <w:b/>
        </w:rPr>
        <w:tab/>
        <w:t>Impact on Small Businesses or Other Small Entities</w:t>
      </w:r>
    </w:p>
    <w:p w:rsidR="00366DAF" w:rsidRDefault="00366DAF" w:rsidP="00366DAF">
      <w:r w:rsidRPr="00366DAF">
        <w:t xml:space="preserve">No small businesses will be involved in this data collection. </w:t>
      </w:r>
    </w:p>
    <w:p w:rsidR="007B51B6" w:rsidRPr="00BE4B7F" w:rsidRDefault="007B51B6" w:rsidP="007B51B6">
      <w:pPr>
        <w:rPr>
          <w:b/>
        </w:rPr>
      </w:pPr>
    </w:p>
    <w:p w:rsidR="007B51B6" w:rsidRPr="00BE4B7F" w:rsidRDefault="007B51B6" w:rsidP="00AB6EA6">
      <w:pPr>
        <w:keepNext/>
        <w:keepLines/>
        <w:spacing w:after="120"/>
        <w:rPr>
          <w:b/>
        </w:rPr>
      </w:pPr>
      <w:r w:rsidRPr="00BE4B7F">
        <w:rPr>
          <w:b/>
        </w:rPr>
        <w:t>A. 6.</w:t>
      </w:r>
      <w:r w:rsidRPr="00BE4B7F">
        <w:rPr>
          <w:b/>
        </w:rPr>
        <w:tab/>
        <w:t>Consequences of Collecting the Information Less Frequently</w:t>
      </w:r>
    </w:p>
    <w:p w:rsidR="007B51B6" w:rsidRPr="003E7FF2" w:rsidRDefault="00BE4B7F" w:rsidP="007B51B6">
      <w:pPr>
        <w:rPr>
          <w:b/>
          <w:highlight w:val="green"/>
        </w:rPr>
      </w:pPr>
      <w:r>
        <w:t>The information will be collected at the end of the</w:t>
      </w:r>
      <w:r w:rsidR="00A9330D">
        <w:t xml:space="preserve"> workshops for each participant, as well as </w:t>
      </w:r>
      <w:r w:rsidR="00A62A7E">
        <w:t xml:space="preserve">after </w:t>
      </w:r>
      <w:r w:rsidR="00A9330D">
        <w:t>a 3 month follow up period</w:t>
      </w:r>
      <w:r w:rsidR="00C04CA7">
        <w:t xml:space="preserve"> for participants in the </w:t>
      </w:r>
      <w:r w:rsidR="00D610C0">
        <w:t xml:space="preserve">full day </w:t>
      </w:r>
      <w:r w:rsidR="00C04CA7">
        <w:t>medical training workshops</w:t>
      </w:r>
      <w:r w:rsidR="00A9330D">
        <w:t>.</w:t>
      </w:r>
      <w:r w:rsidR="00E276DF">
        <w:t xml:space="preserve"> Thus, the information collection will be a one-time event for participants other than those in the medical training workshops, who will be participating twice, once at the end of the training, once 3 months later.</w:t>
      </w:r>
      <w:r w:rsidR="00A9330D">
        <w:t xml:space="preserve"> It is important to assess the effectiveness of the health messages for all participants, and it is </w:t>
      </w:r>
      <w:r w:rsidR="00C04CA7">
        <w:t>necessary</w:t>
      </w:r>
      <w:r w:rsidR="00A9330D">
        <w:t xml:space="preserve"> to conduct a follow up survey to assess whether the messages were effective to allow change in actual behavior</w:t>
      </w:r>
      <w:r w:rsidR="00C04CA7">
        <w:t xml:space="preserve"> in medical professionals via the health messages included in the training workshops</w:t>
      </w:r>
      <w:r w:rsidR="00A9330D">
        <w:t>.</w:t>
      </w:r>
      <w:r w:rsidR="00E276DF">
        <w:t xml:space="preserve"> Collecting information less frequently would not allow accurate evaluation of the workshops and educational resources. </w:t>
      </w:r>
    </w:p>
    <w:p w:rsidR="007B51B6" w:rsidRPr="003E7FF2" w:rsidRDefault="007B51B6" w:rsidP="007B51B6">
      <w:pPr>
        <w:rPr>
          <w:b/>
          <w:highlight w:val="green"/>
        </w:rPr>
      </w:pPr>
    </w:p>
    <w:p w:rsidR="007B51B6" w:rsidRPr="00A9330D" w:rsidRDefault="007B51B6" w:rsidP="00AB6EA6">
      <w:pPr>
        <w:keepNext/>
        <w:keepLines/>
        <w:spacing w:after="120"/>
        <w:rPr>
          <w:b/>
        </w:rPr>
      </w:pPr>
      <w:r w:rsidRPr="00A9330D">
        <w:rPr>
          <w:b/>
        </w:rPr>
        <w:t>A. 7.</w:t>
      </w:r>
      <w:r w:rsidRPr="00A9330D">
        <w:rPr>
          <w:b/>
        </w:rPr>
        <w:tab/>
        <w:t>Special Circumstances Relating to the Guidelines of 5 CFR 1320.5</w:t>
      </w:r>
    </w:p>
    <w:p w:rsidR="00A9330D" w:rsidRDefault="00A9330D" w:rsidP="00A9330D">
      <w:pPr>
        <w:rPr>
          <w:b/>
        </w:rPr>
      </w:pPr>
      <w:r>
        <w:t>There are no special circumstances with this information collection package. This request fully complies with the guidelines of 5 CFR 1320.5</w:t>
      </w:r>
    </w:p>
    <w:p w:rsidR="00F7012A" w:rsidRPr="00A9330D" w:rsidRDefault="00F7012A" w:rsidP="00F7012A"/>
    <w:p w:rsidR="007B51B6" w:rsidRPr="00A9330D" w:rsidRDefault="007B51B6" w:rsidP="00AB6EA6">
      <w:pPr>
        <w:keepNext/>
        <w:keepLines/>
        <w:spacing w:after="120"/>
        <w:rPr>
          <w:b/>
        </w:rPr>
      </w:pPr>
      <w:r w:rsidRPr="00A9330D">
        <w:rPr>
          <w:b/>
        </w:rPr>
        <w:t>A. 8.</w:t>
      </w:r>
      <w:r w:rsidRPr="00A9330D">
        <w:rPr>
          <w:b/>
        </w:rPr>
        <w:tab/>
        <w:t>Comments in Response to the Federal Register Notice and Efforts to Consult Outside the Agency</w:t>
      </w:r>
    </w:p>
    <w:p w:rsidR="00DA0A6C" w:rsidRPr="00DA0A6C" w:rsidRDefault="00DA0A6C" w:rsidP="00DA0A6C">
      <w:pPr>
        <w:numPr>
          <w:ilvl w:val="0"/>
          <w:numId w:val="4"/>
        </w:numPr>
      </w:pPr>
      <w:r w:rsidRPr="00DA0A6C">
        <w:t>A copy of the agency’s 60-day Federal Register Notice is attached (</w:t>
      </w:r>
      <w:r w:rsidRPr="002514AA">
        <w:rPr>
          <w:i/>
        </w:rPr>
        <w:t xml:space="preserve">60-day Federal Register Notice </w:t>
      </w:r>
      <w:r w:rsidRPr="00DA0A6C">
        <w:t>Attachment</w:t>
      </w:r>
      <w:r>
        <w:t xml:space="preserve"> B</w:t>
      </w:r>
      <w:r w:rsidRPr="00DA0A6C">
        <w:t xml:space="preserve">). </w:t>
      </w:r>
      <w:r w:rsidR="00313282">
        <w:t xml:space="preserve"> </w:t>
      </w:r>
      <w:r w:rsidRPr="00DA0A6C">
        <w:t xml:space="preserve">The notice, as required by 5 CFR 1320.8 (d), was published on </w:t>
      </w:r>
      <w:r>
        <w:t>February 11, 2011</w:t>
      </w:r>
      <w:r w:rsidRPr="00DA0A6C">
        <w:t xml:space="preserve"> (volume 7</w:t>
      </w:r>
      <w:r>
        <w:t>6</w:t>
      </w:r>
      <w:r w:rsidRPr="00DA0A6C">
        <w:t xml:space="preserve">, number </w:t>
      </w:r>
      <w:r>
        <w:t>29</w:t>
      </w:r>
      <w:r w:rsidRPr="00DA0A6C">
        <w:t xml:space="preserve">, pages </w:t>
      </w:r>
      <w:r>
        <w:t>7860-7862</w:t>
      </w:r>
      <w:r w:rsidRPr="00DA0A6C">
        <w:t xml:space="preserve">). </w:t>
      </w:r>
      <w:r>
        <w:t>One non-substantive</w:t>
      </w:r>
      <w:r w:rsidRPr="00DA0A6C">
        <w:t xml:space="preserve"> public comment was received in response to this notice. </w:t>
      </w:r>
    </w:p>
    <w:p w:rsidR="00652B0A" w:rsidRPr="00A9330D" w:rsidRDefault="00652B0A" w:rsidP="00AC67D1"/>
    <w:p w:rsidR="00861CE6" w:rsidRDefault="00652B0A" w:rsidP="00F300DA">
      <w:pPr>
        <w:spacing w:after="120"/>
      </w:pPr>
      <w:r w:rsidRPr="00A9330D">
        <w:t>B.  This data collection</w:t>
      </w:r>
      <w:r w:rsidR="00E276DF">
        <w:t xml:space="preserve"> effort has been developed in collaboration with the TSA and thus represent</w:t>
      </w:r>
      <w:r w:rsidR="00F300DA">
        <w:t>s</w:t>
      </w:r>
      <w:r w:rsidRPr="00A9330D">
        <w:t xml:space="preserve"> consultation outside of the agency.  </w:t>
      </w:r>
      <w:r w:rsidR="00861CE6">
        <w:t xml:space="preserve">The TSA has both a medical and a scientific advisory board who review and consult with TSA on all of their activities including the educational outreach component. Scientific and medical advisory boards meet annually to discuss existing knowledge and future directions. </w:t>
      </w:r>
    </w:p>
    <w:p w:rsidR="00F300DA" w:rsidRDefault="00F300DA" w:rsidP="00AC67D1">
      <w:r>
        <w:t xml:space="preserve">The following members of </w:t>
      </w:r>
      <w:r w:rsidR="00EB32BE">
        <w:t xml:space="preserve">TSA, </w:t>
      </w:r>
      <w:r>
        <w:t xml:space="preserve">the TSA </w:t>
      </w:r>
      <w:r w:rsidR="00EB32BE">
        <w:t xml:space="preserve">scientific advisory </w:t>
      </w:r>
      <w:r>
        <w:t>board</w:t>
      </w:r>
      <w:r w:rsidR="00EB32BE">
        <w:t>, the TSA medical advisory board, and the TSA education committee,</w:t>
      </w:r>
      <w:r>
        <w:t xml:space="preserve"> have participated in the development and review</w:t>
      </w:r>
      <w:r w:rsidR="00BE673B">
        <w:t xml:space="preserve"> of the information collection procedures:</w:t>
      </w:r>
    </w:p>
    <w:p w:rsidR="00BE673B" w:rsidRDefault="00BE673B" w:rsidP="00BE673B">
      <w:pPr>
        <w:rPr>
          <w:i/>
        </w:rPr>
      </w:pPr>
    </w:p>
    <w:p w:rsidR="00BE673B" w:rsidRDefault="00BE673B" w:rsidP="00BE673B">
      <w:r w:rsidRPr="00FA4262">
        <w:t xml:space="preserve">TSA </w:t>
      </w:r>
      <w:r>
        <w:t xml:space="preserve">collaborators:  </w:t>
      </w:r>
    </w:p>
    <w:p w:rsidR="009F25A8" w:rsidRDefault="009F25A8" w:rsidP="00BE673B"/>
    <w:p w:rsidR="009F25A8" w:rsidRDefault="009F25A8" w:rsidP="009F25A8">
      <w:pPr>
        <w:ind w:left="360"/>
        <w:rPr>
          <w:i/>
        </w:rPr>
      </w:pPr>
      <w:r>
        <w:rPr>
          <w:i/>
        </w:rPr>
        <w:t xml:space="preserve">Barbara Coffey, M.D., M.S., </w:t>
      </w:r>
      <w:r w:rsidRPr="00E50D1E">
        <w:rPr>
          <w:i/>
        </w:rPr>
        <w:t xml:space="preserve">Director, Tics and </w:t>
      </w:r>
      <w:proofErr w:type="spellStart"/>
      <w:r w:rsidRPr="00E50D1E">
        <w:rPr>
          <w:i/>
        </w:rPr>
        <w:t>Tourette’s</w:t>
      </w:r>
      <w:proofErr w:type="spellEnd"/>
      <w:r w:rsidRPr="00E50D1E">
        <w:rPr>
          <w:i/>
        </w:rPr>
        <w:t xml:space="preserve"> Clinical and Research Program</w:t>
      </w:r>
      <w:r w:rsidRPr="00E50D1E">
        <w:rPr>
          <w:i/>
        </w:rPr>
        <w:br/>
        <w:t>Associate Pr</w:t>
      </w:r>
      <w:r>
        <w:rPr>
          <w:i/>
        </w:rPr>
        <w:t xml:space="preserve">ofessor, NYU School of Medicine, </w:t>
      </w:r>
      <w:r w:rsidRPr="00E50D1E">
        <w:rPr>
          <w:i/>
        </w:rPr>
        <w:t>Department of Child and Adolescent Psychiatry</w:t>
      </w:r>
      <w:r>
        <w:rPr>
          <w:i/>
        </w:rPr>
        <w:t xml:space="preserve">, </w:t>
      </w:r>
      <w:r w:rsidRPr="00E50D1E">
        <w:rPr>
          <w:i/>
        </w:rPr>
        <w:t xml:space="preserve">577 First Ave, New York, NY 10016, </w:t>
      </w:r>
      <w:r w:rsidR="001B2766" w:rsidRPr="001B2766">
        <w:rPr>
          <w:i/>
        </w:rPr>
        <w:t>Barbara.coffey@nyumc.org</w:t>
      </w:r>
    </w:p>
    <w:p w:rsidR="009F25A8" w:rsidRPr="00E50D1E" w:rsidRDefault="009F25A8" w:rsidP="009F25A8">
      <w:pPr>
        <w:ind w:left="360"/>
        <w:rPr>
          <w:i/>
        </w:rPr>
      </w:pPr>
    </w:p>
    <w:p w:rsidR="009F25A8" w:rsidRDefault="009F25A8" w:rsidP="009F25A8">
      <w:pPr>
        <w:ind w:left="360"/>
        <w:rPr>
          <w:rFonts w:eastAsiaTheme="minorHAnsi"/>
          <w:i/>
          <w:color w:val="0000FF"/>
        </w:rPr>
      </w:pPr>
      <w:r>
        <w:rPr>
          <w:i/>
        </w:rPr>
        <w:t xml:space="preserve">Leon </w:t>
      </w:r>
      <w:proofErr w:type="spellStart"/>
      <w:r>
        <w:rPr>
          <w:i/>
        </w:rPr>
        <w:t>Dure</w:t>
      </w:r>
      <w:proofErr w:type="spellEnd"/>
      <w:r>
        <w:rPr>
          <w:i/>
        </w:rPr>
        <w:t xml:space="preserve">, M.D., </w:t>
      </w:r>
      <w:r w:rsidRPr="006C31B0">
        <w:rPr>
          <w:rFonts w:eastAsiaTheme="minorHAnsi"/>
          <w:i/>
          <w:color w:val="000000"/>
        </w:rPr>
        <w:t>Professor of Pediatrics &amp; Neurology</w:t>
      </w:r>
      <w:r w:rsidRPr="006C31B0">
        <w:rPr>
          <w:i/>
        </w:rPr>
        <w:t xml:space="preserve">, </w:t>
      </w:r>
      <w:r w:rsidRPr="006C31B0">
        <w:rPr>
          <w:rFonts w:eastAsiaTheme="minorHAnsi"/>
          <w:i/>
          <w:color w:val="000000"/>
        </w:rPr>
        <w:t>1600 Seventh Avenue, South, 314 CH</w:t>
      </w:r>
      <w:r w:rsidRPr="006C31B0">
        <w:rPr>
          <w:i/>
        </w:rPr>
        <w:t xml:space="preserve">, </w:t>
      </w:r>
      <w:r w:rsidRPr="006C31B0">
        <w:rPr>
          <w:rFonts w:eastAsiaTheme="minorHAnsi"/>
          <w:i/>
          <w:color w:val="000000"/>
        </w:rPr>
        <w:t>Birmingham, AL 35233</w:t>
      </w:r>
      <w:r w:rsidRPr="006C31B0">
        <w:rPr>
          <w:i/>
        </w:rPr>
        <w:t xml:space="preserve">, </w:t>
      </w:r>
      <w:r w:rsidRPr="006C31B0">
        <w:rPr>
          <w:rFonts w:eastAsiaTheme="minorHAnsi"/>
          <w:i/>
          <w:color w:val="000000"/>
        </w:rPr>
        <w:t>205-996-7850 – Fax: 205-996-7867</w:t>
      </w:r>
      <w:r>
        <w:rPr>
          <w:rFonts w:eastAsiaTheme="minorHAnsi"/>
          <w:i/>
          <w:color w:val="000000"/>
        </w:rPr>
        <w:t>,</w:t>
      </w:r>
      <w:r w:rsidRPr="006C31B0">
        <w:rPr>
          <w:rFonts w:eastAsiaTheme="minorHAnsi"/>
          <w:i/>
          <w:color w:val="000000"/>
        </w:rPr>
        <w:t xml:space="preserve"> </w:t>
      </w:r>
      <w:r w:rsidRPr="001B2766">
        <w:rPr>
          <w:rFonts w:eastAsiaTheme="minorHAnsi"/>
          <w:i/>
        </w:rPr>
        <w:t>ldure@peds.uab.edu</w:t>
      </w:r>
    </w:p>
    <w:p w:rsidR="009F25A8" w:rsidRPr="006C31B0" w:rsidRDefault="009F25A8" w:rsidP="009F25A8">
      <w:pPr>
        <w:ind w:left="360"/>
        <w:rPr>
          <w:i/>
        </w:rPr>
      </w:pPr>
    </w:p>
    <w:p w:rsidR="00A622DC" w:rsidRPr="00FA4262" w:rsidRDefault="00A622DC" w:rsidP="00A622DC">
      <w:pPr>
        <w:ind w:left="360"/>
        <w:rPr>
          <w:i/>
        </w:rPr>
      </w:pPr>
      <w:r w:rsidRPr="00FA4262">
        <w:rPr>
          <w:i/>
        </w:rPr>
        <w:t xml:space="preserve">Kathy Giordano, B.A., TSA Education Specialist, Tourette </w:t>
      </w:r>
      <w:proofErr w:type="gramStart"/>
      <w:r w:rsidRPr="00FA4262">
        <w:rPr>
          <w:i/>
        </w:rPr>
        <w:t>Syndrome</w:t>
      </w:r>
      <w:proofErr w:type="gramEnd"/>
      <w:r w:rsidRPr="00FA4262">
        <w:rPr>
          <w:i/>
        </w:rPr>
        <w:t xml:space="preserve"> Association, 42-40 Bell Blvd, Suite 205, </w:t>
      </w:r>
      <w:r>
        <w:rPr>
          <w:i/>
        </w:rPr>
        <w:t xml:space="preserve">Bayside, NY 11361, </w:t>
      </w:r>
      <w:r w:rsidRPr="00FA4262">
        <w:rPr>
          <w:i/>
        </w:rPr>
        <w:t>718</w:t>
      </w:r>
      <w:r>
        <w:rPr>
          <w:i/>
        </w:rPr>
        <w:t>-</w:t>
      </w:r>
      <w:r w:rsidRPr="00FA4262">
        <w:rPr>
          <w:i/>
        </w:rPr>
        <w:t>224</w:t>
      </w:r>
      <w:r>
        <w:rPr>
          <w:i/>
        </w:rPr>
        <w:t>-</w:t>
      </w:r>
      <w:r w:rsidRPr="00FA4262">
        <w:rPr>
          <w:i/>
        </w:rPr>
        <w:t>2999,</w:t>
      </w:r>
      <w:r w:rsidRPr="00AB4315">
        <w:t xml:space="preserve"> </w:t>
      </w:r>
      <w:r w:rsidRPr="001B2766">
        <w:rPr>
          <w:i/>
        </w:rPr>
        <w:t>Giordano6300@aol.com</w:t>
      </w:r>
      <w:r>
        <w:rPr>
          <w:i/>
        </w:rPr>
        <w:t xml:space="preserve"> </w:t>
      </w:r>
    </w:p>
    <w:p w:rsidR="00A622DC" w:rsidRDefault="00A622DC" w:rsidP="00A622DC">
      <w:pPr>
        <w:ind w:left="360"/>
        <w:rPr>
          <w:i/>
        </w:rPr>
      </w:pPr>
    </w:p>
    <w:p w:rsidR="00A622DC" w:rsidRDefault="00A622DC" w:rsidP="00A622DC">
      <w:pPr>
        <w:ind w:left="360"/>
        <w:rPr>
          <w:i/>
        </w:rPr>
      </w:pPr>
      <w:r w:rsidRPr="00FA4262">
        <w:rPr>
          <w:i/>
        </w:rPr>
        <w:t>Patricia Finnerty, M.S., Senior Project Developer, Tourette Syndrome Association, 42-40 Bell Blvd, Suite 205, Bayside, NY 11361, 718</w:t>
      </w:r>
      <w:r>
        <w:rPr>
          <w:i/>
        </w:rPr>
        <w:t>-</w:t>
      </w:r>
      <w:r w:rsidRPr="00FA4262">
        <w:rPr>
          <w:i/>
        </w:rPr>
        <w:t>224</w:t>
      </w:r>
      <w:r>
        <w:rPr>
          <w:i/>
        </w:rPr>
        <w:t>-</w:t>
      </w:r>
      <w:r w:rsidRPr="00FA4262">
        <w:rPr>
          <w:i/>
        </w:rPr>
        <w:t xml:space="preserve">2999, </w:t>
      </w:r>
      <w:r w:rsidRPr="001B2766">
        <w:rPr>
          <w:i/>
        </w:rPr>
        <w:t>patricia.finnerty@tsa-usa.org</w:t>
      </w:r>
      <w:r w:rsidRPr="00FA4262">
        <w:rPr>
          <w:i/>
        </w:rPr>
        <w:t xml:space="preserve"> </w:t>
      </w:r>
    </w:p>
    <w:p w:rsidR="00A622DC" w:rsidRPr="00FA4262" w:rsidRDefault="00A622DC" w:rsidP="00A622DC">
      <w:pPr>
        <w:ind w:left="360"/>
        <w:rPr>
          <w:i/>
        </w:rPr>
      </w:pPr>
    </w:p>
    <w:p w:rsidR="00A622DC" w:rsidRDefault="00A622DC" w:rsidP="00A622DC">
      <w:pPr>
        <w:ind w:left="360"/>
      </w:pPr>
      <w:r w:rsidRPr="00FA4262">
        <w:rPr>
          <w:i/>
        </w:rPr>
        <w:t>Gary Frank, ACSW, LCSW, Executive Vice President, Tourette Syndrome Association, 42-40 Bell Blvd, Suite 205, Bayside, NY 11361,</w:t>
      </w:r>
      <w:r w:rsidRPr="00F2644E">
        <w:rPr>
          <w:i/>
        </w:rPr>
        <w:t xml:space="preserve"> </w:t>
      </w:r>
      <w:r w:rsidRPr="00FA4262">
        <w:rPr>
          <w:i/>
        </w:rPr>
        <w:t>718</w:t>
      </w:r>
      <w:r>
        <w:rPr>
          <w:i/>
        </w:rPr>
        <w:t>-</w:t>
      </w:r>
      <w:r w:rsidRPr="00FA4262">
        <w:rPr>
          <w:i/>
        </w:rPr>
        <w:t>224</w:t>
      </w:r>
      <w:r>
        <w:rPr>
          <w:i/>
        </w:rPr>
        <w:t>-</w:t>
      </w:r>
      <w:r w:rsidRPr="00FA4262">
        <w:rPr>
          <w:i/>
        </w:rPr>
        <w:t xml:space="preserve">2999, </w:t>
      </w:r>
      <w:r>
        <w:rPr>
          <w:i/>
        </w:rPr>
        <w:t xml:space="preserve"> </w:t>
      </w:r>
      <w:r w:rsidRPr="001B2766">
        <w:rPr>
          <w:i/>
        </w:rPr>
        <w:t>gary.frank@tsa-usa.org</w:t>
      </w:r>
      <w:r>
        <w:t xml:space="preserve"> </w:t>
      </w:r>
    </w:p>
    <w:p w:rsidR="00A622DC" w:rsidRPr="00FA4262" w:rsidRDefault="00A622DC" w:rsidP="00A622DC">
      <w:pPr>
        <w:ind w:left="360"/>
        <w:rPr>
          <w:i/>
        </w:rPr>
      </w:pPr>
    </w:p>
    <w:p w:rsidR="00A622DC" w:rsidRPr="00286F84" w:rsidRDefault="00A622DC" w:rsidP="00A622DC">
      <w:pPr>
        <w:ind w:left="360"/>
        <w:rPr>
          <w:i/>
        </w:rPr>
      </w:pPr>
      <w:r>
        <w:rPr>
          <w:i/>
        </w:rPr>
        <w:t>Ellen Meyers, M.S., M.Ed.,</w:t>
      </w:r>
      <w:r w:rsidRPr="002E6F1F">
        <w:rPr>
          <w:i/>
        </w:rPr>
        <w:t xml:space="preserve"> </w:t>
      </w:r>
      <w:r w:rsidRPr="00FA4262">
        <w:rPr>
          <w:i/>
        </w:rPr>
        <w:t xml:space="preserve">TSA Education Committee Member, Tourette Syndrome Association, 42-40 Bell Blvd, Suite 205, </w:t>
      </w:r>
      <w:r>
        <w:rPr>
          <w:i/>
        </w:rPr>
        <w:t>Bayside, NY 11361,</w:t>
      </w:r>
      <w:r w:rsidRPr="00F2644E">
        <w:rPr>
          <w:i/>
        </w:rPr>
        <w:t xml:space="preserve"> </w:t>
      </w:r>
      <w:r w:rsidRPr="00FA4262">
        <w:rPr>
          <w:i/>
        </w:rPr>
        <w:t>718</w:t>
      </w:r>
      <w:r>
        <w:rPr>
          <w:i/>
        </w:rPr>
        <w:t>-</w:t>
      </w:r>
      <w:r w:rsidRPr="00FA4262">
        <w:rPr>
          <w:i/>
        </w:rPr>
        <w:t>224</w:t>
      </w:r>
      <w:r>
        <w:rPr>
          <w:i/>
        </w:rPr>
        <w:t xml:space="preserve">-2999,  </w:t>
      </w:r>
      <w:r w:rsidRPr="001B2766">
        <w:rPr>
          <w:i/>
        </w:rPr>
        <w:t>esmeyers@charter.net</w:t>
      </w:r>
    </w:p>
    <w:p w:rsidR="00A622DC" w:rsidRDefault="00A622DC" w:rsidP="00A622DC">
      <w:pPr>
        <w:rPr>
          <w:i/>
        </w:rPr>
      </w:pPr>
    </w:p>
    <w:p w:rsidR="00A622DC" w:rsidRPr="0056177E" w:rsidRDefault="00A622DC" w:rsidP="00A622DC">
      <w:pPr>
        <w:ind w:left="360"/>
        <w:rPr>
          <w:i/>
        </w:rPr>
      </w:pPr>
      <w:r>
        <w:rPr>
          <w:i/>
        </w:rPr>
        <w:t xml:space="preserve">Jonathon Mink, M.D., Ph.D., </w:t>
      </w:r>
      <w:r w:rsidR="00C557EB">
        <w:rPr>
          <w:i/>
        </w:rPr>
        <w:t xml:space="preserve">TSA SAB, </w:t>
      </w:r>
      <w:r>
        <w:rPr>
          <w:i/>
        </w:rPr>
        <w:t xml:space="preserve">Chief, Child Neurology, University of Rochester Medical Center, </w:t>
      </w:r>
      <w:r w:rsidRPr="0056177E">
        <w:rPr>
          <w:i/>
        </w:rPr>
        <w:t>601 Elmwood Ave., Box 631, Rochester, NY  14642</w:t>
      </w:r>
      <w:r>
        <w:rPr>
          <w:i/>
        </w:rPr>
        <w:t xml:space="preserve">, </w:t>
      </w:r>
      <w:r w:rsidRPr="001B2766">
        <w:rPr>
          <w:i/>
        </w:rPr>
        <w:t>Jonathan_Mink@URMC.Rochester.edu</w:t>
      </w:r>
      <w:r>
        <w:rPr>
          <w:i/>
        </w:rPr>
        <w:t xml:space="preserve"> </w:t>
      </w:r>
    </w:p>
    <w:p w:rsidR="00A622DC" w:rsidRPr="0056177E" w:rsidRDefault="00A622DC" w:rsidP="00A622DC">
      <w:pPr>
        <w:rPr>
          <w:rFonts w:ascii="Calibri" w:hAnsi="Calibri"/>
          <w:sz w:val="22"/>
          <w:szCs w:val="22"/>
        </w:rPr>
      </w:pPr>
      <w:r w:rsidRPr="0056177E">
        <w:rPr>
          <w:rFonts w:ascii="Calibri" w:hAnsi="Calibri"/>
          <w:color w:val="000080"/>
          <w:sz w:val="22"/>
          <w:szCs w:val="22"/>
        </w:rPr>
        <w:t> </w:t>
      </w:r>
    </w:p>
    <w:p w:rsidR="00A622DC" w:rsidRDefault="00A622DC" w:rsidP="00A622DC">
      <w:pPr>
        <w:ind w:left="360"/>
        <w:rPr>
          <w:i/>
        </w:rPr>
      </w:pPr>
      <w:r w:rsidRPr="00FA4262">
        <w:rPr>
          <w:i/>
        </w:rPr>
        <w:t xml:space="preserve">Judith Peterson, </w:t>
      </w:r>
      <w:r>
        <w:rPr>
          <w:i/>
        </w:rPr>
        <w:t xml:space="preserve">B.S., </w:t>
      </w:r>
      <w:r w:rsidRPr="00FA4262">
        <w:rPr>
          <w:i/>
        </w:rPr>
        <w:t xml:space="preserve">TSA Education Committee Member, Tourette </w:t>
      </w:r>
      <w:proofErr w:type="gramStart"/>
      <w:r w:rsidRPr="00FA4262">
        <w:rPr>
          <w:i/>
        </w:rPr>
        <w:t>Syndrome</w:t>
      </w:r>
      <w:proofErr w:type="gramEnd"/>
      <w:r w:rsidRPr="00FA4262">
        <w:rPr>
          <w:i/>
        </w:rPr>
        <w:t xml:space="preserve"> Association, 42-40 Bell Blvd, Suite 205, 718</w:t>
      </w:r>
      <w:r>
        <w:rPr>
          <w:i/>
        </w:rPr>
        <w:t>-</w:t>
      </w:r>
      <w:r w:rsidRPr="00FA4262">
        <w:rPr>
          <w:i/>
        </w:rPr>
        <w:t>224</w:t>
      </w:r>
      <w:r>
        <w:rPr>
          <w:i/>
        </w:rPr>
        <w:t>-</w:t>
      </w:r>
      <w:r w:rsidRPr="00FA4262">
        <w:rPr>
          <w:i/>
        </w:rPr>
        <w:t>2999, Bayside, NY 11361</w:t>
      </w:r>
    </w:p>
    <w:p w:rsidR="00A622DC" w:rsidRDefault="00A622DC" w:rsidP="00A622DC">
      <w:pPr>
        <w:ind w:left="360"/>
        <w:rPr>
          <w:i/>
        </w:rPr>
      </w:pPr>
    </w:p>
    <w:p w:rsidR="00A622DC" w:rsidRDefault="00A622DC" w:rsidP="00A622DC">
      <w:pPr>
        <w:ind w:left="360"/>
        <w:rPr>
          <w:i/>
        </w:rPr>
      </w:pPr>
      <w:r>
        <w:rPr>
          <w:i/>
        </w:rPr>
        <w:t xml:space="preserve">Nancy Quinn, B.A., Project Developer, </w:t>
      </w:r>
      <w:r w:rsidRPr="00FA4262">
        <w:rPr>
          <w:i/>
        </w:rPr>
        <w:t>Tourette Syndrome Association, 42-40 Bell Blvd, Suite 205, Bayside, NY 11361,</w:t>
      </w:r>
      <w:r>
        <w:rPr>
          <w:i/>
        </w:rPr>
        <w:t xml:space="preserve">952-920-2383, </w:t>
      </w:r>
      <w:r w:rsidRPr="001B2766">
        <w:rPr>
          <w:i/>
        </w:rPr>
        <w:t>tsa.quinn@earthlink.net</w:t>
      </w:r>
      <w:r>
        <w:rPr>
          <w:i/>
        </w:rPr>
        <w:t xml:space="preserve"> </w:t>
      </w:r>
    </w:p>
    <w:p w:rsidR="00A622DC" w:rsidRDefault="00A622DC" w:rsidP="00A622DC">
      <w:pPr>
        <w:ind w:left="360"/>
        <w:rPr>
          <w:i/>
        </w:rPr>
      </w:pPr>
    </w:p>
    <w:p w:rsidR="009F25A8" w:rsidRDefault="009F25A8" w:rsidP="009F25A8">
      <w:pPr>
        <w:ind w:left="360"/>
        <w:rPr>
          <w:i/>
        </w:rPr>
      </w:pPr>
      <w:r>
        <w:rPr>
          <w:i/>
        </w:rPr>
        <w:t xml:space="preserve">Dan </w:t>
      </w:r>
      <w:proofErr w:type="spellStart"/>
      <w:r>
        <w:rPr>
          <w:i/>
        </w:rPr>
        <w:t>Rostan</w:t>
      </w:r>
      <w:proofErr w:type="spellEnd"/>
      <w:r>
        <w:rPr>
          <w:i/>
        </w:rPr>
        <w:t xml:space="preserve">, Vice President Field Services, </w:t>
      </w:r>
      <w:r w:rsidRPr="00FA4262">
        <w:rPr>
          <w:i/>
        </w:rPr>
        <w:t>Tourette Syndrome Association, 42-40 Bell Blvd, Suite 205, Bayside, NY 11361,</w:t>
      </w:r>
      <w:r>
        <w:rPr>
          <w:i/>
        </w:rPr>
        <w:t xml:space="preserve">718 224 2999, </w:t>
      </w:r>
      <w:r w:rsidRPr="001B2766">
        <w:rPr>
          <w:i/>
        </w:rPr>
        <w:t>dan.rostan@tsa-usa.org</w:t>
      </w:r>
    </w:p>
    <w:p w:rsidR="009F25A8" w:rsidRDefault="009F25A8" w:rsidP="009F25A8">
      <w:pPr>
        <w:ind w:left="360"/>
        <w:rPr>
          <w:i/>
        </w:rPr>
      </w:pPr>
    </w:p>
    <w:p w:rsidR="00A622DC" w:rsidRPr="004130AC" w:rsidRDefault="00A622DC" w:rsidP="00A622DC">
      <w:pPr>
        <w:ind w:left="360"/>
      </w:pPr>
      <w:r>
        <w:rPr>
          <w:i/>
        </w:rPr>
        <w:t>John Walkup, M.D</w:t>
      </w:r>
      <w:r w:rsidRPr="004130AC">
        <w:rPr>
          <w:i/>
        </w:rPr>
        <w:t>.,</w:t>
      </w:r>
      <w:r w:rsidR="00C557EB">
        <w:rPr>
          <w:i/>
        </w:rPr>
        <w:t>TSA MAB Chair,</w:t>
      </w:r>
      <w:r w:rsidRPr="004130AC">
        <w:rPr>
          <w:rFonts w:eastAsiaTheme="minorHAnsi"/>
        </w:rPr>
        <w:t xml:space="preserve"> </w:t>
      </w:r>
      <w:r w:rsidRPr="004130AC">
        <w:rPr>
          <w:rFonts w:eastAsiaTheme="minorHAnsi"/>
          <w:i/>
        </w:rPr>
        <w:t>Vice Chair, Department of Psychiatry, Director, Division of Child &amp; Adolescent Psychiatry, Weill Cornell Medical College &amp; New York Presbyterian Hospital, 525 E. 68th Street, Room F-1100, New York, NY 10065, 212-746-3995</w:t>
      </w:r>
      <w:r w:rsidRPr="008D5D21">
        <w:rPr>
          <w:rFonts w:eastAsiaTheme="minorHAnsi"/>
          <w:i/>
        </w:rPr>
        <w:t>,</w:t>
      </w:r>
      <w:r w:rsidRPr="008D5D21">
        <w:rPr>
          <w:i/>
        </w:rPr>
        <w:t xml:space="preserve">  </w:t>
      </w:r>
      <w:r w:rsidRPr="001B2766">
        <w:rPr>
          <w:i/>
        </w:rPr>
        <w:t>jtw9001@med.cornell.edu</w:t>
      </w:r>
      <w:r>
        <w:rPr>
          <w:rFonts w:ascii="Tahoma" w:hAnsi="Tahoma" w:cs="Tahoma"/>
          <w:sz w:val="20"/>
          <w:szCs w:val="20"/>
        </w:rPr>
        <w:t xml:space="preserve"> </w:t>
      </w:r>
      <w:r w:rsidR="00C557EB">
        <w:rPr>
          <w:rFonts w:ascii="Tahoma" w:hAnsi="Tahoma" w:cs="Tahoma"/>
          <w:sz w:val="20"/>
          <w:szCs w:val="20"/>
        </w:rPr>
        <w:t xml:space="preserve"> </w:t>
      </w:r>
    </w:p>
    <w:p w:rsidR="00A622DC" w:rsidRDefault="00A622DC" w:rsidP="00A622DC">
      <w:pPr>
        <w:ind w:left="360"/>
        <w:rPr>
          <w:i/>
        </w:rPr>
      </w:pPr>
    </w:p>
    <w:p w:rsidR="00A622DC" w:rsidRDefault="00A622DC" w:rsidP="00A622DC">
      <w:pPr>
        <w:ind w:left="360"/>
        <w:rPr>
          <w:i/>
        </w:rPr>
      </w:pPr>
      <w:r>
        <w:rPr>
          <w:i/>
        </w:rPr>
        <w:t xml:space="preserve">Douglas Woods, Ph.D., </w:t>
      </w:r>
      <w:r w:rsidR="00C557EB">
        <w:rPr>
          <w:i/>
        </w:rPr>
        <w:t xml:space="preserve">TSA MAB, </w:t>
      </w:r>
      <w:r>
        <w:rPr>
          <w:i/>
        </w:rPr>
        <w:t>Professor of Psychology, University of Wisconsin, Milwaukee, Box 413,</w:t>
      </w:r>
      <w:r w:rsidRPr="00D465D1">
        <w:t xml:space="preserve"> </w:t>
      </w:r>
      <w:r w:rsidRPr="00D465D1">
        <w:rPr>
          <w:i/>
        </w:rPr>
        <w:t>Milwaukee, WI 53201</w:t>
      </w:r>
      <w:r>
        <w:t>,</w:t>
      </w:r>
      <w:r>
        <w:rPr>
          <w:i/>
        </w:rPr>
        <w:t xml:space="preserve"> </w:t>
      </w:r>
      <w:r w:rsidRPr="000F53D8">
        <w:rPr>
          <w:i/>
        </w:rPr>
        <w:t>414-229-5335</w:t>
      </w:r>
      <w:r>
        <w:rPr>
          <w:i/>
        </w:rPr>
        <w:t xml:space="preserve">, </w:t>
      </w:r>
      <w:r w:rsidRPr="001B2766">
        <w:rPr>
          <w:i/>
        </w:rPr>
        <w:t>dwoods@uwm.edu</w:t>
      </w:r>
      <w:r>
        <w:rPr>
          <w:i/>
        </w:rPr>
        <w:t xml:space="preserve"> </w:t>
      </w:r>
    </w:p>
    <w:p w:rsidR="00A622DC" w:rsidRDefault="00A622DC" w:rsidP="00A622DC">
      <w:pPr>
        <w:ind w:left="360"/>
        <w:rPr>
          <w:i/>
        </w:rPr>
      </w:pPr>
    </w:p>
    <w:p w:rsidR="00A622DC" w:rsidRDefault="00A622DC" w:rsidP="00A622DC">
      <w:pPr>
        <w:ind w:left="360"/>
        <w:rPr>
          <w:i/>
        </w:rPr>
      </w:pPr>
      <w:r w:rsidRPr="00DA54CF">
        <w:rPr>
          <w:i/>
        </w:rPr>
        <w:t xml:space="preserve">Samuel H. </w:t>
      </w:r>
      <w:proofErr w:type="spellStart"/>
      <w:r w:rsidRPr="00DA54CF">
        <w:rPr>
          <w:i/>
        </w:rPr>
        <w:t>Zinner</w:t>
      </w:r>
      <w:proofErr w:type="spellEnd"/>
      <w:r w:rsidRPr="00DA54CF">
        <w:rPr>
          <w:i/>
        </w:rPr>
        <w:t xml:space="preserve">, M.D., </w:t>
      </w:r>
      <w:r w:rsidR="00C557EB">
        <w:rPr>
          <w:i/>
        </w:rPr>
        <w:t xml:space="preserve">TSA MAB, </w:t>
      </w:r>
      <w:r w:rsidRPr="00DA54CF">
        <w:rPr>
          <w:i/>
        </w:rPr>
        <w:t>Associate Professor – Pediatrics, University of Washington CHDD - Box 357920, Seattle, WA  98195-7920, 206-598-3986</w:t>
      </w:r>
      <w:r>
        <w:rPr>
          <w:i/>
        </w:rPr>
        <w:t xml:space="preserve">, </w:t>
      </w:r>
      <w:r w:rsidRPr="001B2766">
        <w:rPr>
          <w:i/>
        </w:rPr>
        <w:t>szinner@u.washington.edu</w:t>
      </w:r>
      <w:r>
        <w:rPr>
          <w:i/>
        </w:rPr>
        <w:t xml:space="preserve"> </w:t>
      </w:r>
    </w:p>
    <w:p w:rsidR="00713186" w:rsidRDefault="00713186" w:rsidP="00BE673B"/>
    <w:p w:rsidR="00BE673B" w:rsidRPr="00FA4262" w:rsidRDefault="00BE673B" w:rsidP="00BE673B">
      <w:r w:rsidRPr="00FA4262">
        <w:t>CDC collaborators</w:t>
      </w:r>
    </w:p>
    <w:p w:rsidR="00BE673B" w:rsidRPr="003E7FF2" w:rsidRDefault="00BE673B" w:rsidP="00BE673B">
      <w:pPr>
        <w:rPr>
          <w:highlight w:val="green"/>
        </w:rPr>
      </w:pPr>
    </w:p>
    <w:p w:rsidR="00BE673B" w:rsidRDefault="00BE673B" w:rsidP="00BE673B">
      <w:pPr>
        <w:ind w:left="360"/>
        <w:rPr>
          <w:i/>
        </w:rPr>
      </w:pPr>
      <w:r>
        <w:rPr>
          <w:i/>
        </w:rPr>
        <w:t>Rebecca H. Bitsko</w:t>
      </w:r>
      <w:r w:rsidRPr="002C169A">
        <w:rPr>
          <w:i/>
        </w:rPr>
        <w:t xml:space="preserve">, Ph.D., </w:t>
      </w:r>
      <w:r w:rsidR="00EB32BE">
        <w:rPr>
          <w:i/>
        </w:rPr>
        <w:t>Health</w:t>
      </w:r>
      <w:r w:rsidR="00EB32BE" w:rsidRPr="002C169A">
        <w:rPr>
          <w:i/>
        </w:rPr>
        <w:t xml:space="preserve"> </w:t>
      </w:r>
      <w:r w:rsidRPr="002C169A">
        <w:rPr>
          <w:i/>
        </w:rPr>
        <w:t>Scientist, Child Development Studies Team, DHDD/NCBDDD/CDC, 1600 Clifton Road, MS E-88, Atlanta, GA 30333 404-498-3</w:t>
      </w:r>
      <w:r>
        <w:rPr>
          <w:i/>
        </w:rPr>
        <w:t>556</w:t>
      </w:r>
      <w:r w:rsidRPr="002C169A">
        <w:rPr>
          <w:i/>
        </w:rPr>
        <w:t xml:space="preserve">, </w:t>
      </w:r>
      <w:r w:rsidRPr="003C2DF4">
        <w:t xml:space="preserve"> </w:t>
      </w:r>
      <w:r w:rsidRPr="001B2766">
        <w:rPr>
          <w:i/>
        </w:rPr>
        <w:t>dvk2@cdc.gov</w:t>
      </w:r>
    </w:p>
    <w:p w:rsidR="00BE673B" w:rsidRPr="002C169A" w:rsidRDefault="00BE673B" w:rsidP="00BE673B">
      <w:pPr>
        <w:ind w:left="360"/>
        <w:rPr>
          <w:i/>
        </w:rPr>
      </w:pPr>
    </w:p>
    <w:p w:rsidR="00BE673B" w:rsidRPr="002C169A" w:rsidRDefault="00BE673B" w:rsidP="00BE673B">
      <w:pPr>
        <w:ind w:left="360"/>
        <w:rPr>
          <w:i/>
        </w:rPr>
      </w:pPr>
      <w:r w:rsidRPr="002C169A">
        <w:rPr>
          <w:i/>
        </w:rPr>
        <w:t xml:space="preserve">Jeannette Bloomfield, M.S., Public Health Analyst, Child Development Studies Team, </w:t>
      </w:r>
      <w:r>
        <w:rPr>
          <w:i/>
        </w:rPr>
        <w:t>DHDD/NCBDDD/CDC</w:t>
      </w:r>
      <w:r w:rsidRPr="002C169A">
        <w:rPr>
          <w:i/>
        </w:rPr>
        <w:t xml:space="preserve">, 1600 Clifton Road, MS E-88, Atlanta, GA 30333 404-498-3003, </w:t>
      </w:r>
      <w:r w:rsidRPr="001B2766">
        <w:rPr>
          <w:i/>
        </w:rPr>
        <w:t>JBloomfield@cdc.gov</w:t>
      </w:r>
    </w:p>
    <w:p w:rsidR="00BE673B" w:rsidRPr="002C169A" w:rsidRDefault="00BE673B" w:rsidP="00BE673B">
      <w:pPr>
        <w:ind w:left="360"/>
        <w:rPr>
          <w:i/>
        </w:rPr>
      </w:pPr>
    </w:p>
    <w:p w:rsidR="00BE673B" w:rsidRPr="002C169A" w:rsidRDefault="00BE673B" w:rsidP="00BE673B">
      <w:pPr>
        <w:ind w:left="360"/>
        <w:rPr>
          <w:i/>
        </w:rPr>
      </w:pPr>
      <w:r w:rsidRPr="002C169A">
        <w:rPr>
          <w:i/>
        </w:rPr>
        <w:t xml:space="preserve">Angelika H. Claussen, Ph.D., Research Psychologist, Child Development Studies Team, DHDD/NCBDDD/CDC, 1600 Clifton Road, MS E-88, Atlanta, GA 30333 404-498-3557, </w:t>
      </w:r>
      <w:r w:rsidRPr="001B2766">
        <w:rPr>
          <w:i/>
        </w:rPr>
        <w:t>AClaussen@cdc.gov</w:t>
      </w:r>
    </w:p>
    <w:p w:rsidR="00BE673B" w:rsidRPr="003E7FF2" w:rsidRDefault="00BE673B" w:rsidP="00BE673B">
      <w:pPr>
        <w:rPr>
          <w:highlight w:val="green"/>
        </w:rPr>
      </w:pPr>
    </w:p>
    <w:p w:rsidR="00BE673B" w:rsidRDefault="00BE673B" w:rsidP="00BE673B">
      <w:pPr>
        <w:ind w:left="360"/>
      </w:pPr>
      <w:smartTag w:uri="urn:schemas-microsoft-com:office:smarttags" w:element="PersonName">
        <w:r w:rsidRPr="002C169A">
          <w:rPr>
            <w:i/>
          </w:rPr>
          <w:t>Ruth Perou</w:t>
        </w:r>
      </w:smartTag>
      <w:r w:rsidRPr="002C169A">
        <w:rPr>
          <w:i/>
        </w:rPr>
        <w:t xml:space="preserve">, Ph.D., Team Leader, Research Psychologist, Child Development Studies Team, DHDD/NCBDDD/CDC, 1600 Clifton Road, MS E-88, Atlanta, GA 30333404-498-3005, </w:t>
      </w:r>
      <w:r w:rsidRPr="001B2766">
        <w:rPr>
          <w:i/>
        </w:rPr>
        <w:t>RPerou@cdc.gov</w:t>
      </w:r>
    </w:p>
    <w:p w:rsidR="00AC67D1" w:rsidRPr="00A9330D" w:rsidRDefault="00AC67D1" w:rsidP="00AC67D1">
      <w:pPr>
        <w:rPr>
          <w:b/>
        </w:rPr>
      </w:pPr>
    </w:p>
    <w:p w:rsidR="00B16DA9" w:rsidRPr="00A9330D" w:rsidRDefault="00B16DA9" w:rsidP="00AB6EA6">
      <w:pPr>
        <w:keepNext/>
        <w:keepLines/>
        <w:spacing w:after="120"/>
        <w:rPr>
          <w:b/>
        </w:rPr>
      </w:pPr>
      <w:r w:rsidRPr="00A9330D">
        <w:rPr>
          <w:b/>
        </w:rPr>
        <w:t>A. 9.</w:t>
      </w:r>
      <w:r w:rsidRPr="00A9330D">
        <w:rPr>
          <w:b/>
        </w:rPr>
        <w:tab/>
        <w:t>Explanation of Any Payment or Gift to Respondents</w:t>
      </w:r>
    </w:p>
    <w:p w:rsidR="00862405" w:rsidRPr="00A9330D" w:rsidRDefault="00862405" w:rsidP="00862405">
      <w:pPr>
        <w:outlineLvl w:val="0"/>
      </w:pPr>
      <w:r w:rsidRPr="00A9330D">
        <w:t>This collection of information does not involve any pay or gift to respondents.</w:t>
      </w:r>
    </w:p>
    <w:p w:rsidR="00652B0A" w:rsidRPr="00B75FBB" w:rsidRDefault="00652B0A" w:rsidP="00381F5E">
      <w:pPr>
        <w:rPr>
          <w:b/>
        </w:rPr>
      </w:pPr>
    </w:p>
    <w:p w:rsidR="00B16DA9" w:rsidRPr="00B75FBB" w:rsidRDefault="00B16DA9" w:rsidP="00AB6EA6">
      <w:pPr>
        <w:keepNext/>
        <w:keepLines/>
        <w:spacing w:after="120"/>
        <w:rPr>
          <w:b/>
        </w:rPr>
      </w:pPr>
      <w:r w:rsidRPr="00B75FBB">
        <w:rPr>
          <w:b/>
        </w:rPr>
        <w:t>A. 10.</w:t>
      </w:r>
      <w:r w:rsidRPr="00B75FBB">
        <w:rPr>
          <w:b/>
        </w:rPr>
        <w:tab/>
        <w:t>Assurance of Confidentiality Provided to Respondents</w:t>
      </w:r>
    </w:p>
    <w:p w:rsidR="00D8597C" w:rsidRDefault="00D8597C" w:rsidP="008C1259">
      <w:r w:rsidRPr="00E81C59">
        <w:t xml:space="preserve">This submission has been reviewed by </w:t>
      </w:r>
      <w:r w:rsidR="002514AA">
        <w:t>the NCBDDD Privacy Officer</w:t>
      </w:r>
      <w:r w:rsidRPr="00E81C59">
        <w:t xml:space="preserve">, who determined that the Privacy Act does not apply. </w:t>
      </w:r>
    </w:p>
    <w:p w:rsidR="002514AA" w:rsidRDefault="002514AA" w:rsidP="008C1259">
      <w:pPr>
        <w:rPr>
          <w:bCs/>
        </w:rPr>
      </w:pPr>
    </w:p>
    <w:p w:rsidR="007B1B03" w:rsidRDefault="00527242" w:rsidP="008C1259">
      <w:pPr>
        <w:rPr>
          <w:bCs/>
        </w:rPr>
      </w:pPr>
      <w:r w:rsidRPr="00527242">
        <w:rPr>
          <w:bCs/>
        </w:rPr>
        <w:t xml:space="preserve">This information collection </w:t>
      </w:r>
      <w:r>
        <w:rPr>
          <w:bCs/>
        </w:rPr>
        <w:t xml:space="preserve">involves anonymous data collection. Contact information is collected from participants on a voluntary basis for the purpose of communication with the TSA in general, and to allow contact for requesting participation in the 3 month follow up surveys. </w:t>
      </w:r>
      <w:r w:rsidR="007B1B03">
        <w:rPr>
          <w:bCs/>
        </w:rPr>
        <w:t>However, the evaluation forms</w:t>
      </w:r>
      <w:r>
        <w:rPr>
          <w:bCs/>
        </w:rPr>
        <w:t xml:space="preserve"> themselves will have no identifying information or any link to names or contact information. </w:t>
      </w:r>
      <w:r w:rsidR="007B1B03">
        <w:rPr>
          <w:bCs/>
        </w:rPr>
        <w:t xml:space="preserve">Descriptive summaries of the responses will be submitted to CDC. None of the contact information will </w:t>
      </w:r>
      <w:r w:rsidR="00705A27">
        <w:rPr>
          <w:bCs/>
        </w:rPr>
        <w:t xml:space="preserve">be </w:t>
      </w:r>
      <w:r w:rsidR="007B1B03">
        <w:rPr>
          <w:bCs/>
        </w:rPr>
        <w:t>submitted to CDC.</w:t>
      </w:r>
    </w:p>
    <w:p w:rsidR="00861CE6" w:rsidRPr="00E81C59" w:rsidRDefault="00861CE6" w:rsidP="008C1259">
      <w:r>
        <w:rPr>
          <w:sz w:val="22"/>
          <w:szCs w:val="22"/>
          <w:u w:val="single"/>
        </w:rPr>
        <w:br/>
      </w:r>
      <w:proofErr w:type="gramStart"/>
      <w:r w:rsidRPr="00E81C59">
        <w:rPr>
          <w:u w:val="single"/>
        </w:rPr>
        <w:t>IRB Approval</w:t>
      </w:r>
      <w:r w:rsidRPr="00E81C59">
        <w:t>.</w:t>
      </w:r>
      <w:proofErr w:type="gramEnd"/>
      <w:r w:rsidRPr="00E81C59">
        <w:t xml:space="preserve"> This information collection has been determined not to involve research.</w:t>
      </w:r>
    </w:p>
    <w:p w:rsidR="002B495D" w:rsidRPr="00E81C59" w:rsidRDefault="002B495D" w:rsidP="008C1259"/>
    <w:p w:rsidR="00381F5E" w:rsidRPr="00E81C59" w:rsidRDefault="00861CE6" w:rsidP="008C1259">
      <w:r w:rsidRPr="00E81C59">
        <w:rPr>
          <w:u w:val="single"/>
        </w:rPr>
        <w:t xml:space="preserve">Privacy Impact Assessment </w:t>
      </w:r>
      <w:proofErr w:type="gramStart"/>
      <w:r w:rsidRPr="00E81C59">
        <w:rPr>
          <w:u w:val="single"/>
        </w:rPr>
        <w:t>Information</w:t>
      </w:r>
      <w:r w:rsidRPr="00E81C59">
        <w:t xml:space="preserve"> .</w:t>
      </w:r>
      <w:proofErr w:type="gramEnd"/>
    </w:p>
    <w:p w:rsidR="00920FC7" w:rsidRPr="00E81C59" w:rsidRDefault="00920FC7" w:rsidP="008C1259"/>
    <w:p w:rsidR="00972B5B" w:rsidRDefault="002B495D" w:rsidP="00972B5B">
      <w:r w:rsidRPr="00E81C59">
        <w:t xml:space="preserve">All data are collected and stored anonymously. </w:t>
      </w:r>
      <w:r w:rsidR="00972B5B" w:rsidRPr="00E81C59">
        <w:t xml:space="preserve">The contact data are collected via sign-in sheets customarily distributed at all programs. These data are then entered into the TSA “Sage” database. The contact information for participants of workshops for which follow up information is to be collected will </w:t>
      </w:r>
      <w:r w:rsidR="00705A27" w:rsidRPr="00E81C59">
        <w:t xml:space="preserve">be </w:t>
      </w:r>
      <w:r w:rsidR="00972B5B" w:rsidRPr="00E81C59">
        <w:t xml:space="preserve">stored in the TSA database with no other information associated other than attendance at the workshops. The information is retained in a password protected program and resides on an internal TSA server. It </w:t>
      </w:r>
      <w:r w:rsidR="00972B5B" w:rsidRPr="00D071B2">
        <w:t>can</w:t>
      </w:r>
      <w:r w:rsidR="004A5DED" w:rsidRPr="00D071B2">
        <w:t xml:space="preserve"> only</w:t>
      </w:r>
      <w:r w:rsidR="00972B5B" w:rsidRPr="00E81C59">
        <w:t xml:space="preserve"> be accessed by</w:t>
      </w:r>
      <w:r w:rsidR="00972B5B">
        <w:t xml:space="preserve"> authorized TSA staff. Information cannot be accessed by anyone from the outside. All TSA Sage Database information is kept </w:t>
      </w:r>
      <w:r w:rsidR="00D8597C">
        <w:t>in a secure manner</w:t>
      </w:r>
      <w:r w:rsidR="002514AA">
        <w:t xml:space="preserve">. </w:t>
      </w:r>
      <w:r w:rsidR="00972B5B">
        <w:t>It is not shared by TSA with outside parties for any purpose.</w:t>
      </w:r>
    </w:p>
    <w:p w:rsidR="00972B5B" w:rsidRDefault="00972B5B" w:rsidP="00972B5B">
      <w:pPr>
        <w:rPr>
          <w:rFonts w:eastAsiaTheme="minorHAnsi"/>
        </w:rPr>
      </w:pPr>
      <w:r>
        <w:t> </w:t>
      </w:r>
    </w:p>
    <w:p w:rsidR="00C557EB" w:rsidRPr="006E546A" w:rsidRDefault="002B495D" w:rsidP="004E4270">
      <w:r>
        <w:t xml:space="preserve">All participants </w:t>
      </w:r>
      <w:r w:rsidR="00972B5B">
        <w:t>are</w:t>
      </w:r>
      <w:r>
        <w:t xml:space="preserve"> informed that completing the evaluation surveys is voluntary and anonymous and that the collected information will be used to improve future workshops.  </w:t>
      </w:r>
    </w:p>
    <w:p w:rsidR="002B495D" w:rsidRPr="00D561F4" w:rsidRDefault="002B495D" w:rsidP="002B495D">
      <w:pPr>
        <w:rPr>
          <w:rFonts w:eastAsiaTheme="minorHAnsi"/>
        </w:rPr>
      </w:pPr>
    </w:p>
    <w:p w:rsidR="002B495D" w:rsidRPr="002B495D" w:rsidRDefault="002B495D" w:rsidP="00AC67D1">
      <w:pPr>
        <w:ind w:left="720" w:hanging="720"/>
      </w:pPr>
    </w:p>
    <w:p w:rsidR="00C976B4" w:rsidRPr="00B75FBB" w:rsidRDefault="00091E3A" w:rsidP="00AB6EA6">
      <w:pPr>
        <w:keepNext/>
        <w:keepLines/>
        <w:spacing w:after="120"/>
        <w:rPr>
          <w:b/>
        </w:rPr>
      </w:pPr>
      <w:r w:rsidRPr="00B75FBB">
        <w:rPr>
          <w:b/>
        </w:rPr>
        <w:t xml:space="preserve">A. </w:t>
      </w:r>
      <w:r w:rsidR="00495160" w:rsidRPr="00B75FBB">
        <w:rPr>
          <w:b/>
        </w:rPr>
        <w:t>11.  Justification for Sensitive Questions</w:t>
      </w:r>
    </w:p>
    <w:p w:rsidR="00495160" w:rsidRPr="00B75FBB" w:rsidRDefault="00495160" w:rsidP="00AC67D1">
      <w:pPr>
        <w:ind w:left="720" w:hanging="720"/>
      </w:pPr>
      <w:r w:rsidRPr="00B75FBB">
        <w:t>No sens</w:t>
      </w:r>
      <w:r w:rsidR="00091E3A" w:rsidRPr="00B75FBB">
        <w:t>itive</w:t>
      </w:r>
      <w:r w:rsidRPr="00B75FBB">
        <w:t xml:space="preserve"> data will be collected. </w:t>
      </w:r>
    </w:p>
    <w:p w:rsidR="00381F5E" w:rsidRPr="008B6925" w:rsidRDefault="00381F5E" w:rsidP="00AC67D1">
      <w:pPr>
        <w:ind w:left="720" w:hanging="720"/>
      </w:pPr>
    </w:p>
    <w:p w:rsidR="00B16DA9" w:rsidRPr="008B6925" w:rsidRDefault="00B16DA9" w:rsidP="00AB6EA6">
      <w:pPr>
        <w:keepNext/>
        <w:keepLines/>
        <w:spacing w:after="120"/>
        <w:rPr>
          <w:b/>
        </w:rPr>
      </w:pPr>
      <w:r w:rsidRPr="008B6925">
        <w:rPr>
          <w:b/>
        </w:rPr>
        <w:t>A. 12.</w:t>
      </w:r>
      <w:r w:rsidRPr="008B6925">
        <w:rPr>
          <w:b/>
        </w:rPr>
        <w:tab/>
        <w:t>Estimates of Annualized Burden Hours and Costs</w:t>
      </w:r>
    </w:p>
    <w:p w:rsidR="00D8597C" w:rsidRDefault="00D8597C" w:rsidP="00D8597C">
      <w:bookmarkStart w:id="0" w:name="OLE_LINK3"/>
      <w:bookmarkStart w:id="1" w:name="OLE_LINK4"/>
      <w:r>
        <w:t xml:space="preserve">The information will be collected from three general types of respondents: Health Professionals, Teachers/Educators, and the Public. The Public is likely to include persons with TS and family members of persons with TS, but will also include other members of the public. </w:t>
      </w:r>
      <w:r w:rsidRPr="00D8597C">
        <w:t xml:space="preserve"> </w:t>
      </w:r>
      <w:r>
        <w:t xml:space="preserve">Burden estimates are based on previous experience with the evaluation forms used as part of </w:t>
      </w:r>
      <w:r w:rsidRPr="00B36A48">
        <w:t>OMB No. 0920-0572</w:t>
      </w:r>
      <w:r>
        <w:t xml:space="preserve">, which have been adapted for the present information request. See Attachment D for a list of items that were used as part of the previous information collection forms and have been adapted for the present information collection. </w:t>
      </w:r>
      <w:r w:rsidRPr="008B6925">
        <w:t xml:space="preserve">Every participant of education programs or workshop will receive a copy of the evaluation survey to complete at the end of the program. </w:t>
      </w:r>
      <w:r>
        <w:t xml:space="preserve">Each recipient of educational resource materials will also be invited to go online and complete a survey. </w:t>
      </w:r>
    </w:p>
    <w:p w:rsidR="00D8597C" w:rsidRPr="008B6925" w:rsidRDefault="00D8597C" w:rsidP="00D8597C"/>
    <w:p w:rsidR="00D8597C" w:rsidRDefault="00D8597C" w:rsidP="00D8597C">
      <w:r w:rsidRPr="008B6925">
        <w:t xml:space="preserve">For Physician Training retreat and CBIT workshop participants, a </w:t>
      </w:r>
      <w:r>
        <w:t xml:space="preserve">knowledge pre-post test and a </w:t>
      </w:r>
      <w:r w:rsidRPr="008B6925">
        <w:t>3 month follow-up survey</w:t>
      </w:r>
      <w:r>
        <w:t xml:space="preserve"> will be also be administered, hence these participants will be giving 3 sets of responses. See Attachment E for a sample invitation to complete the online survey. </w:t>
      </w:r>
    </w:p>
    <w:p w:rsidR="007F7B82" w:rsidRPr="008B6925" w:rsidRDefault="007F7B82" w:rsidP="00F31F71"/>
    <w:bookmarkEnd w:id="0"/>
    <w:bookmarkEnd w:id="1"/>
    <w:p w:rsidR="008C1259" w:rsidRPr="008B6925" w:rsidRDefault="00A95F3A" w:rsidP="00AB6EA6">
      <w:pPr>
        <w:keepNext/>
        <w:keepLines/>
        <w:spacing w:after="120"/>
        <w:rPr>
          <w:b/>
        </w:rPr>
      </w:pPr>
      <w:r>
        <w:rPr>
          <w:b/>
        </w:rPr>
        <w:t>Estimated</w:t>
      </w:r>
      <w:r w:rsidR="008C1259" w:rsidRPr="008B6925">
        <w:rPr>
          <w:b/>
        </w:rPr>
        <w:t xml:space="preserve"> Annualized Burden Hours </w:t>
      </w:r>
    </w:p>
    <w:tbl>
      <w:tblPr>
        <w:tblStyle w:val="TableGrid"/>
        <w:tblW w:w="9547" w:type="dxa"/>
        <w:tblLayout w:type="fixed"/>
        <w:tblLook w:val="01E0"/>
      </w:tblPr>
      <w:tblGrid>
        <w:gridCol w:w="1458"/>
        <w:gridCol w:w="2725"/>
        <w:gridCol w:w="1314"/>
        <w:gridCol w:w="1260"/>
        <w:gridCol w:w="1710"/>
        <w:gridCol w:w="1080"/>
      </w:tblGrid>
      <w:tr w:rsidR="000831E7" w:rsidRPr="00EC099D" w:rsidTr="00284A40">
        <w:tc>
          <w:tcPr>
            <w:tcW w:w="1458" w:type="dxa"/>
            <w:tcMar>
              <w:left w:w="43" w:type="dxa"/>
              <w:right w:w="43" w:type="dxa"/>
            </w:tcMar>
            <w:vAlign w:val="bottom"/>
          </w:tcPr>
          <w:p w:rsidR="000831E7" w:rsidRPr="00EC099D" w:rsidRDefault="000831E7" w:rsidP="003E4BBB">
            <w:pPr>
              <w:jc w:val="center"/>
              <w:rPr>
                <w:b/>
              </w:rPr>
            </w:pPr>
          </w:p>
          <w:p w:rsidR="000831E7" w:rsidRPr="00EC099D" w:rsidRDefault="00295758" w:rsidP="003E4BBB">
            <w:pPr>
              <w:jc w:val="center"/>
            </w:pPr>
            <w:r w:rsidRPr="00295758">
              <w:t>Type of Respondent</w:t>
            </w:r>
          </w:p>
        </w:tc>
        <w:tc>
          <w:tcPr>
            <w:tcW w:w="2725" w:type="dxa"/>
            <w:tcMar>
              <w:left w:w="43" w:type="dxa"/>
              <w:right w:w="43" w:type="dxa"/>
            </w:tcMar>
            <w:vAlign w:val="bottom"/>
          </w:tcPr>
          <w:p w:rsidR="000831E7" w:rsidRPr="00EC099D" w:rsidRDefault="00295758" w:rsidP="003E4BBB">
            <w:pPr>
              <w:jc w:val="center"/>
            </w:pPr>
            <w:r w:rsidRPr="00295758">
              <w:t>Form Name</w:t>
            </w:r>
          </w:p>
        </w:tc>
        <w:tc>
          <w:tcPr>
            <w:tcW w:w="1314" w:type="dxa"/>
            <w:tcMar>
              <w:left w:w="43" w:type="dxa"/>
              <w:right w:w="43" w:type="dxa"/>
            </w:tcMar>
            <w:vAlign w:val="bottom"/>
          </w:tcPr>
          <w:p w:rsidR="000831E7" w:rsidRPr="00EC099D" w:rsidRDefault="00295758" w:rsidP="003E4BBB">
            <w:pPr>
              <w:jc w:val="center"/>
            </w:pPr>
            <w:r w:rsidRPr="00295758">
              <w:t>Number of</w:t>
            </w:r>
          </w:p>
          <w:p w:rsidR="000831E7" w:rsidRPr="00EC099D" w:rsidRDefault="00295758" w:rsidP="003E4BBB">
            <w:pPr>
              <w:jc w:val="center"/>
            </w:pPr>
            <w:r w:rsidRPr="00295758">
              <w:t>Respondents</w:t>
            </w:r>
          </w:p>
        </w:tc>
        <w:tc>
          <w:tcPr>
            <w:tcW w:w="1260" w:type="dxa"/>
            <w:tcMar>
              <w:left w:w="43" w:type="dxa"/>
              <w:right w:w="43" w:type="dxa"/>
            </w:tcMar>
            <w:vAlign w:val="bottom"/>
          </w:tcPr>
          <w:p w:rsidR="000831E7" w:rsidRPr="00EC099D" w:rsidRDefault="00295758" w:rsidP="003E4BBB">
            <w:pPr>
              <w:jc w:val="center"/>
            </w:pPr>
            <w:r w:rsidRPr="00295758">
              <w:t>Number of</w:t>
            </w:r>
          </w:p>
          <w:p w:rsidR="000831E7" w:rsidRPr="00EC099D" w:rsidRDefault="00295758" w:rsidP="003E4BBB">
            <w:pPr>
              <w:jc w:val="center"/>
            </w:pPr>
            <w:r w:rsidRPr="00295758">
              <w:t>responses/</w:t>
            </w:r>
          </w:p>
          <w:p w:rsidR="000831E7" w:rsidRPr="00EC099D" w:rsidRDefault="00295758" w:rsidP="003E4BBB">
            <w:pPr>
              <w:jc w:val="center"/>
            </w:pPr>
            <w:r w:rsidRPr="00295758">
              <w:t>respondent</w:t>
            </w:r>
          </w:p>
        </w:tc>
        <w:tc>
          <w:tcPr>
            <w:tcW w:w="1710" w:type="dxa"/>
            <w:tcMar>
              <w:left w:w="43" w:type="dxa"/>
              <w:right w:w="43" w:type="dxa"/>
            </w:tcMar>
            <w:vAlign w:val="bottom"/>
          </w:tcPr>
          <w:p w:rsidR="000831E7" w:rsidRPr="00EC099D" w:rsidRDefault="00295758" w:rsidP="003E4BBB">
            <w:pPr>
              <w:jc w:val="center"/>
            </w:pPr>
            <w:r w:rsidRPr="00295758">
              <w:t>Average Burden/ response</w:t>
            </w:r>
          </w:p>
          <w:p w:rsidR="000831E7" w:rsidRPr="00EC099D" w:rsidRDefault="00295758" w:rsidP="003E4BBB">
            <w:pPr>
              <w:jc w:val="center"/>
            </w:pPr>
            <w:r w:rsidRPr="00295758">
              <w:t>(in hours)</w:t>
            </w:r>
          </w:p>
        </w:tc>
        <w:tc>
          <w:tcPr>
            <w:tcW w:w="1080" w:type="dxa"/>
            <w:tcMar>
              <w:left w:w="43" w:type="dxa"/>
              <w:right w:w="43" w:type="dxa"/>
            </w:tcMar>
            <w:vAlign w:val="bottom"/>
          </w:tcPr>
          <w:p w:rsidR="000831E7" w:rsidRPr="00EC099D" w:rsidRDefault="00295758" w:rsidP="003E4BBB">
            <w:pPr>
              <w:tabs>
                <w:tab w:val="left" w:pos="1498"/>
              </w:tabs>
              <w:jc w:val="center"/>
            </w:pPr>
            <w:r w:rsidRPr="00295758">
              <w:t>Response</w:t>
            </w:r>
          </w:p>
          <w:p w:rsidR="000831E7" w:rsidRPr="00EC099D" w:rsidRDefault="00295758" w:rsidP="003E4BBB">
            <w:pPr>
              <w:tabs>
                <w:tab w:val="left" w:pos="1498"/>
              </w:tabs>
              <w:jc w:val="center"/>
            </w:pPr>
            <w:r w:rsidRPr="00295758">
              <w:t>Burden</w:t>
            </w:r>
          </w:p>
          <w:p w:rsidR="000831E7" w:rsidRPr="00EC099D" w:rsidRDefault="00295758" w:rsidP="003E4BBB">
            <w:pPr>
              <w:tabs>
                <w:tab w:val="left" w:pos="1498"/>
              </w:tabs>
              <w:jc w:val="center"/>
            </w:pPr>
            <w:r w:rsidRPr="00295758">
              <w:t>(in hours)</w:t>
            </w:r>
          </w:p>
        </w:tc>
      </w:tr>
      <w:tr w:rsidR="004E4270" w:rsidRPr="00EC099D" w:rsidTr="00284A40">
        <w:tc>
          <w:tcPr>
            <w:tcW w:w="1458" w:type="dxa"/>
            <w:shd w:val="clear" w:color="auto" w:fill="auto"/>
            <w:tcMar>
              <w:left w:w="43" w:type="dxa"/>
              <w:right w:w="43" w:type="dxa"/>
            </w:tcMar>
          </w:tcPr>
          <w:p w:rsidR="004E4270" w:rsidRPr="00EC099D" w:rsidRDefault="00295758" w:rsidP="004E4270">
            <w:pPr>
              <w:spacing w:after="58"/>
            </w:pPr>
            <w:r w:rsidRPr="00295758">
              <w:t>Health professionals</w:t>
            </w:r>
          </w:p>
        </w:tc>
        <w:tc>
          <w:tcPr>
            <w:tcW w:w="2725" w:type="dxa"/>
            <w:shd w:val="clear" w:color="auto" w:fill="auto"/>
          </w:tcPr>
          <w:p w:rsidR="004E4270" w:rsidRPr="00EC099D" w:rsidRDefault="00295758" w:rsidP="004E4270">
            <w:r w:rsidRPr="00295758">
              <w:t>Medical Program Evaluation</w:t>
            </w:r>
          </w:p>
          <w:p w:rsidR="004E4270" w:rsidRPr="00EC099D" w:rsidRDefault="00295758" w:rsidP="004E4270">
            <w:pPr>
              <w:spacing w:after="58"/>
              <w:rPr>
                <w:i/>
              </w:rPr>
            </w:pPr>
            <w:r w:rsidRPr="00295758">
              <w:rPr>
                <w:i/>
              </w:rPr>
              <w:t>(Attachment C1)</w:t>
            </w:r>
          </w:p>
        </w:tc>
        <w:tc>
          <w:tcPr>
            <w:tcW w:w="1314" w:type="dxa"/>
            <w:shd w:val="clear" w:color="auto" w:fill="auto"/>
            <w:vAlign w:val="center"/>
          </w:tcPr>
          <w:p w:rsidR="004E4270" w:rsidRPr="00EC099D" w:rsidRDefault="00295758" w:rsidP="004E4270">
            <w:pPr>
              <w:spacing w:after="58"/>
              <w:jc w:val="center"/>
            </w:pPr>
            <w:r w:rsidRPr="00295758">
              <w:t>1,200</w:t>
            </w:r>
          </w:p>
        </w:tc>
        <w:tc>
          <w:tcPr>
            <w:tcW w:w="1260" w:type="dxa"/>
            <w:shd w:val="clear" w:color="auto" w:fill="auto"/>
            <w:vAlign w:val="center"/>
          </w:tcPr>
          <w:p w:rsidR="004E4270" w:rsidRPr="00EC099D" w:rsidRDefault="00295758" w:rsidP="004E4270">
            <w:pPr>
              <w:spacing w:after="58"/>
              <w:jc w:val="center"/>
            </w:pPr>
            <w:r w:rsidRPr="00295758">
              <w:t>1</w:t>
            </w:r>
          </w:p>
        </w:tc>
        <w:tc>
          <w:tcPr>
            <w:tcW w:w="1710" w:type="dxa"/>
            <w:shd w:val="clear" w:color="auto" w:fill="auto"/>
            <w:vAlign w:val="center"/>
          </w:tcPr>
          <w:p w:rsidR="004E4270" w:rsidRPr="00EC099D" w:rsidRDefault="00295758" w:rsidP="004E4270">
            <w:pPr>
              <w:spacing w:after="58"/>
              <w:jc w:val="center"/>
            </w:pPr>
            <w:r w:rsidRPr="00295758">
              <w:t>2/60</w:t>
            </w:r>
          </w:p>
        </w:tc>
        <w:tc>
          <w:tcPr>
            <w:tcW w:w="1080" w:type="dxa"/>
            <w:shd w:val="clear" w:color="auto" w:fill="auto"/>
            <w:vAlign w:val="center"/>
          </w:tcPr>
          <w:p w:rsidR="004E4270" w:rsidRPr="00EC099D" w:rsidRDefault="00295758" w:rsidP="004E4270">
            <w:pPr>
              <w:tabs>
                <w:tab w:val="left" w:pos="1498"/>
              </w:tabs>
              <w:spacing w:after="58"/>
              <w:jc w:val="center"/>
            </w:pPr>
            <w:r w:rsidRPr="00295758">
              <w:t>40</w:t>
            </w:r>
          </w:p>
        </w:tc>
      </w:tr>
      <w:tr w:rsidR="005B7550" w:rsidRPr="00EC099D" w:rsidTr="00284A40">
        <w:tc>
          <w:tcPr>
            <w:tcW w:w="1458" w:type="dxa"/>
            <w:vMerge w:val="restart"/>
            <w:tcMar>
              <w:left w:w="43" w:type="dxa"/>
              <w:right w:w="43" w:type="dxa"/>
            </w:tcMar>
          </w:tcPr>
          <w:p w:rsidR="005B7550" w:rsidRPr="00EC099D" w:rsidRDefault="00295758" w:rsidP="004E4270">
            <w:pPr>
              <w:spacing w:after="58"/>
            </w:pPr>
            <w:r w:rsidRPr="00295758">
              <w:t>Health Professionals</w:t>
            </w:r>
          </w:p>
          <w:p w:rsidR="005B7550" w:rsidRPr="00EC099D" w:rsidRDefault="005B7550" w:rsidP="004E4270">
            <w:pPr>
              <w:spacing w:after="58"/>
            </w:pPr>
          </w:p>
        </w:tc>
        <w:tc>
          <w:tcPr>
            <w:tcW w:w="2725" w:type="dxa"/>
          </w:tcPr>
          <w:p w:rsidR="005B7550" w:rsidRPr="00EC099D" w:rsidRDefault="00295758" w:rsidP="004E4270">
            <w:r w:rsidRPr="00295758">
              <w:t>Physician Training Retreat Pre-test</w:t>
            </w:r>
          </w:p>
          <w:p w:rsidR="005B7550" w:rsidRPr="00EC099D" w:rsidRDefault="00295758" w:rsidP="004E4270">
            <w:r w:rsidRPr="00295758">
              <w:rPr>
                <w:i/>
              </w:rPr>
              <w:t>(Attachment C2)</w:t>
            </w:r>
          </w:p>
        </w:tc>
        <w:tc>
          <w:tcPr>
            <w:tcW w:w="1314" w:type="dxa"/>
            <w:vAlign w:val="center"/>
          </w:tcPr>
          <w:p w:rsidR="005B7550" w:rsidRPr="00EC099D" w:rsidRDefault="00295758" w:rsidP="004E4270">
            <w:pPr>
              <w:spacing w:after="58"/>
              <w:jc w:val="center"/>
            </w:pPr>
            <w:r w:rsidRPr="00295758">
              <w:t>50</w:t>
            </w:r>
          </w:p>
        </w:tc>
        <w:tc>
          <w:tcPr>
            <w:tcW w:w="1260" w:type="dxa"/>
            <w:vAlign w:val="center"/>
          </w:tcPr>
          <w:p w:rsidR="005B7550" w:rsidRPr="00EC099D" w:rsidRDefault="00295758" w:rsidP="004E4270">
            <w:pPr>
              <w:spacing w:after="58"/>
              <w:jc w:val="center"/>
            </w:pPr>
            <w:r w:rsidRPr="00295758">
              <w:t>1</w:t>
            </w:r>
          </w:p>
        </w:tc>
        <w:tc>
          <w:tcPr>
            <w:tcW w:w="1710" w:type="dxa"/>
            <w:vAlign w:val="center"/>
          </w:tcPr>
          <w:p w:rsidR="005B7550" w:rsidRPr="00EC099D" w:rsidRDefault="00295758" w:rsidP="004E4270">
            <w:pPr>
              <w:spacing w:after="58"/>
              <w:jc w:val="center"/>
            </w:pPr>
            <w:r w:rsidRPr="00295758">
              <w:t>3/60</w:t>
            </w:r>
          </w:p>
        </w:tc>
        <w:tc>
          <w:tcPr>
            <w:tcW w:w="1080" w:type="dxa"/>
            <w:vAlign w:val="center"/>
          </w:tcPr>
          <w:p w:rsidR="005B7550" w:rsidRPr="00EC099D" w:rsidRDefault="00295758" w:rsidP="004E4270">
            <w:pPr>
              <w:tabs>
                <w:tab w:val="left" w:pos="1498"/>
              </w:tabs>
              <w:spacing w:after="58"/>
              <w:jc w:val="center"/>
            </w:pPr>
            <w:r w:rsidRPr="00295758">
              <w:t>3</w:t>
            </w:r>
          </w:p>
        </w:tc>
      </w:tr>
      <w:tr w:rsidR="005B7550" w:rsidRPr="00EC099D" w:rsidTr="00284A40">
        <w:tc>
          <w:tcPr>
            <w:tcW w:w="1458" w:type="dxa"/>
            <w:vMerge/>
            <w:tcMar>
              <w:left w:w="43" w:type="dxa"/>
              <w:right w:w="43" w:type="dxa"/>
            </w:tcMar>
          </w:tcPr>
          <w:p w:rsidR="005B7550" w:rsidRPr="00EC099D" w:rsidRDefault="005B7550" w:rsidP="004E4270">
            <w:pPr>
              <w:spacing w:after="58"/>
            </w:pPr>
          </w:p>
        </w:tc>
        <w:tc>
          <w:tcPr>
            <w:tcW w:w="2725" w:type="dxa"/>
          </w:tcPr>
          <w:p w:rsidR="005B7550" w:rsidRPr="00EC099D" w:rsidRDefault="00295758" w:rsidP="00F8191A">
            <w:r w:rsidRPr="00295758">
              <w:t>Physician Training Retreat Post-test</w:t>
            </w:r>
          </w:p>
          <w:p w:rsidR="005B7550" w:rsidRPr="00EC099D" w:rsidRDefault="00295758" w:rsidP="00F8191A">
            <w:r w:rsidRPr="00295758">
              <w:rPr>
                <w:i/>
              </w:rPr>
              <w:t>(Attachment C3)</w:t>
            </w:r>
          </w:p>
        </w:tc>
        <w:tc>
          <w:tcPr>
            <w:tcW w:w="1314" w:type="dxa"/>
            <w:vAlign w:val="center"/>
          </w:tcPr>
          <w:p w:rsidR="005B7550" w:rsidRPr="00EC099D" w:rsidRDefault="00295758" w:rsidP="004E4270">
            <w:pPr>
              <w:spacing w:after="58"/>
              <w:jc w:val="center"/>
            </w:pPr>
            <w:r w:rsidRPr="00295758">
              <w:t>50</w:t>
            </w:r>
          </w:p>
        </w:tc>
        <w:tc>
          <w:tcPr>
            <w:tcW w:w="1260" w:type="dxa"/>
            <w:vAlign w:val="center"/>
          </w:tcPr>
          <w:p w:rsidR="005B7550" w:rsidRPr="00EC099D" w:rsidRDefault="00295758" w:rsidP="004E4270">
            <w:pPr>
              <w:spacing w:after="58"/>
              <w:jc w:val="center"/>
            </w:pPr>
            <w:r w:rsidRPr="00295758">
              <w:t>1</w:t>
            </w:r>
          </w:p>
        </w:tc>
        <w:tc>
          <w:tcPr>
            <w:tcW w:w="1710" w:type="dxa"/>
            <w:vAlign w:val="center"/>
          </w:tcPr>
          <w:p w:rsidR="005B7550" w:rsidRPr="00EC099D" w:rsidRDefault="00295758" w:rsidP="004E4270">
            <w:pPr>
              <w:spacing w:after="58"/>
              <w:jc w:val="center"/>
            </w:pPr>
            <w:r w:rsidRPr="00295758">
              <w:t>3/60</w:t>
            </w:r>
          </w:p>
        </w:tc>
        <w:tc>
          <w:tcPr>
            <w:tcW w:w="1080" w:type="dxa"/>
            <w:vAlign w:val="center"/>
          </w:tcPr>
          <w:p w:rsidR="005B7550" w:rsidRPr="00EC099D" w:rsidRDefault="00295758" w:rsidP="004E4270">
            <w:pPr>
              <w:tabs>
                <w:tab w:val="left" w:pos="1498"/>
              </w:tabs>
              <w:spacing w:after="58"/>
              <w:jc w:val="center"/>
            </w:pPr>
            <w:r w:rsidRPr="00295758">
              <w:t>3</w:t>
            </w:r>
          </w:p>
        </w:tc>
      </w:tr>
      <w:tr w:rsidR="005B7550" w:rsidRPr="00EC099D" w:rsidTr="00284A40">
        <w:tc>
          <w:tcPr>
            <w:tcW w:w="1458" w:type="dxa"/>
            <w:vMerge/>
            <w:tcMar>
              <w:left w:w="43" w:type="dxa"/>
              <w:right w:w="43" w:type="dxa"/>
            </w:tcMar>
          </w:tcPr>
          <w:p w:rsidR="005B7550" w:rsidRPr="00EC099D" w:rsidRDefault="005B7550" w:rsidP="004E4270">
            <w:pPr>
              <w:spacing w:after="58"/>
            </w:pPr>
          </w:p>
        </w:tc>
        <w:tc>
          <w:tcPr>
            <w:tcW w:w="2725" w:type="dxa"/>
          </w:tcPr>
          <w:p w:rsidR="005B7550" w:rsidRPr="00EC099D" w:rsidRDefault="00295758" w:rsidP="004E4270">
            <w:r w:rsidRPr="00295758">
              <w:t>Physician Training Retreat 3 Month Follow-up</w:t>
            </w:r>
          </w:p>
          <w:p w:rsidR="005B7550" w:rsidRPr="00EC099D" w:rsidRDefault="00295758" w:rsidP="00F8191A">
            <w:r w:rsidRPr="00295758">
              <w:rPr>
                <w:i/>
              </w:rPr>
              <w:t>(Attachment C4)</w:t>
            </w:r>
          </w:p>
        </w:tc>
        <w:tc>
          <w:tcPr>
            <w:tcW w:w="1314" w:type="dxa"/>
            <w:vAlign w:val="center"/>
          </w:tcPr>
          <w:p w:rsidR="005B7550" w:rsidRPr="00EC099D" w:rsidRDefault="00295758" w:rsidP="004E4270">
            <w:pPr>
              <w:spacing w:after="58"/>
              <w:jc w:val="center"/>
            </w:pPr>
            <w:r w:rsidRPr="00295758">
              <w:t>30</w:t>
            </w:r>
          </w:p>
        </w:tc>
        <w:tc>
          <w:tcPr>
            <w:tcW w:w="1260" w:type="dxa"/>
            <w:vAlign w:val="center"/>
          </w:tcPr>
          <w:p w:rsidR="005B7550" w:rsidRPr="00EC099D" w:rsidRDefault="00295758" w:rsidP="004E4270">
            <w:pPr>
              <w:spacing w:after="58"/>
              <w:jc w:val="center"/>
            </w:pPr>
            <w:r w:rsidRPr="00295758">
              <w:t>1</w:t>
            </w:r>
          </w:p>
        </w:tc>
        <w:tc>
          <w:tcPr>
            <w:tcW w:w="1710" w:type="dxa"/>
            <w:vAlign w:val="center"/>
          </w:tcPr>
          <w:p w:rsidR="005B7550" w:rsidRPr="00EC099D" w:rsidRDefault="00295758" w:rsidP="004E4270">
            <w:pPr>
              <w:pStyle w:val="ListBullet"/>
              <w:tabs>
                <w:tab w:val="clear" w:pos="1440"/>
              </w:tabs>
              <w:ind w:left="0" w:firstLine="0"/>
              <w:jc w:val="center"/>
              <w:rPr>
                <w:bCs/>
                <w:sz w:val="24"/>
                <w:szCs w:val="24"/>
              </w:rPr>
            </w:pPr>
            <w:r w:rsidRPr="00295758">
              <w:rPr>
                <w:sz w:val="24"/>
                <w:szCs w:val="24"/>
              </w:rPr>
              <w:t>2/60</w:t>
            </w:r>
          </w:p>
        </w:tc>
        <w:tc>
          <w:tcPr>
            <w:tcW w:w="1080" w:type="dxa"/>
            <w:vAlign w:val="center"/>
          </w:tcPr>
          <w:p w:rsidR="005B7550" w:rsidRPr="00EC099D" w:rsidRDefault="00295758" w:rsidP="004E4270">
            <w:pPr>
              <w:tabs>
                <w:tab w:val="left" w:pos="1498"/>
              </w:tabs>
              <w:spacing w:after="58"/>
              <w:jc w:val="center"/>
            </w:pPr>
            <w:r w:rsidRPr="00295758">
              <w:t>1</w:t>
            </w:r>
          </w:p>
        </w:tc>
      </w:tr>
      <w:tr w:rsidR="00241D8E" w:rsidRPr="00EC099D" w:rsidTr="00284A40">
        <w:tc>
          <w:tcPr>
            <w:tcW w:w="1458" w:type="dxa"/>
            <w:vMerge w:val="restart"/>
            <w:tcMar>
              <w:left w:w="43" w:type="dxa"/>
              <w:right w:w="43" w:type="dxa"/>
            </w:tcMar>
          </w:tcPr>
          <w:p w:rsidR="00241D8E" w:rsidRPr="00EC099D" w:rsidRDefault="00295758" w:rsidP="004E4270">
            <w:pPr>
              <w:spacing w:after="58"/>
            </w:pPr>
            <w:r w:rsidRPr="00295758">
              <w:t>Health Professionals</w:t>
            </w:r>
          </w:p>
          <w:p w:rsidR="00241D8E" w:rsidRPr="00EC099D" w:rsidRDefault="00241D8E" w:rsidP="004E4270">
            <w:pPr>
              <w:spacing w:after="58"/>
            </w:pPr>
          </w:p>
        </w:tc>
        <w:tc>
          <w:tcPr>
            <w:tcW w:w="2725" w:type="dxa"/>
          </w:tcPr>
          <w:p w:rsidR="00241D8E" w:rsidRPr="00EC099D" w:rsidRDefault="00295758" w:rsidP="004E4270">
            <w:r w:rsidRPr="00295758">
              <w:t>CBIT Program Evaluation</w:t>
            </w:r>
          </w:p>
          <w:p w:rsidR="00241D8E" w:rsidRPr="00EC099D" w:rsidRDefault="00295758" w:rsidP="00F8191A">
            <w:r w:rsidRPr="00295758">
              <w:rPr>
                <w:i/>
              </w:rPr>
              <w:t>(Attachment C5)</w:t>
            </w:r>
          </w:p>
        </w:tc>
        <w:tc>
          <w:tcPr>
            <w:tcW w:w="1314" w:type="dxa"/>
            <w:vAlign w:val="center"/>
          </w:tcPr>
          <w:p w:rsidR="00241D8E" w:rsidRPr="00EC099D" w:rsidRDefault="00295758" w:rsidP="004E4270">
            <w:pPr>
              <w:spacing w:after="58"/>
              <w:jc w:val="center"/>
            </w:pPr>
            <w:r w:rsidRPr="00295758">
              <w:t>500</w:t>
            </w:r>
          </w:p>
        </w:tc>
        <w:tc>
          <w:tcPr>
            <w:tcW w:w="1260" w:type="dxa"/>
            <w:vAlign w:val="center"/>
          </w:tcPr>
          <w:p w:rsidR="00241D8E" w:rsidRPr="00EC099D" w:rsidRDefault="00295758" w:rsidP="004E4270">
            <w:pPr>
              <w:spacing w:after="58"/>
              <w:jc w:val="center"/>
            </w:pPr>
            <w:r w:rsidRPr="00295758">
              <w:t>1</w:t>
            </w:r>
          </w:p>
        </w:tc>
        <w:tc>
          <w:tcPr>
            <w:tcW w:w="1710" w:type="dxa"/>
            <w:vAlign w:val="center"/>
          </w:tcPr>
          <w:p w:rsidR="00241D8E" w:rsidRPr="00EC099D" w:rsidRDefault="00295758" w:rsidP="004E4270">
            <w:pPr>
              <w:spacing w:after="58"/>
              <w:jc w:val="center"/>
            </w:pPr>
            <w:r w:rsidRPr="00295758">
              <w:t>2/60</w:t>
            </w:r>
          </w:p>
        </w:tc>
        <w:tc>
          <w:tcPr>
            <w:tcW w:w="1080" w:type="dxa"/>
            <w:vAlign w:val="center"/>
          </w:tcPr>
          <w:p w:rsidR="00241D8E" w:rsidRPr="00EC099D" w:rsidRDefault="00295758" w:rsidP="004E4270">
            <w:pPr>
              <w:tabs>
                <w:tab w:val="left" w:pos="1498"/>
              </w:tabs>
              <w:spacing w:after="58"/>
              <w:jc w:val="center"/>
            </w:pPr>
            <w:r w:rsidRPr="00295758">
              <w:t>17</w:t>
            </w:r>
          </w:p>
        </w:tc>
      </w:tr>
      <w:tr w:rsidR="00241D8E" w:rsidRPr="00EC099D" w:rsidTr="00284A40">
        <w:tc>
          <w:tcPr>
            <w:tcW w:w="1458" w:type="dxa"/>
            <w:vMerge/>
            <w:tcMar>
              <w:left w:w="43" w:type="dxa"/>
              <w:right w:w="43" w:type="dxa"/>
            </w:tcMar>
          </w:tcPr>
          <w:p w:rsidR="00241D8E" w:rsidRPr="00EC099D" w:rsidRDefault="00241D8E" w:rsidP="004E4270">
            <w:pPr>
              <w:spacing w:after="58"/>
            </w:pPr>
          </w:p>
        </w:tc>
        <w:tc>
          <w:tcPr>
            <w:tcW w:w="2725" w:type="dxa"/>
          </w:tcPr>
          <w:p w:rsidR="00241D8E" w:rsidRPr="00EC099D" w:rsidRDefault="00295758" w:rsidP="004E4270">
            <w:r w:rsidRPr="00295758">
              <w:t>CBIT Pre-test</w:t>
            </w:r>
          </w:p>
          <w:p w:rsidR="00241D8E" w:rsidRPr="00EC099D" w:rsidRDefault="00295758" w:rsidP="00F8191A">
            <w:r w:rsidRPr="00295758">
              <w:rPr>
                <w:i/>
              </w:rPr>
              <w:t>(Attachment C6)</w:t>
            </w:r>
          </w:p>
        </w:tc>
        <w:tc>
          <w:tcPr>
            <w:tcW w:w="1314" w:type="dxa"/>
            <w:vAlign w:val="center"/>
          </w:tcPr>
          <w:p w:rsidR="00241D8E" w:rsidRPr="00EC099D" w:rsidRDefault="00295758" w:rsidP="004E4270">
            <w:pPr>
              <w:spacing w:after="58"/>
              <w:jc w:val="center"/>
            </w:pPr>
            <w:r w:rsidRPr="00295758">
              <w:t>500</w:t>
            </w:r>
          </w:p>
        </w:tc>
        <w:tc>
          <w:tcPr>
            <w:tcW w:w="1260" w:type="dxa"/>
            <w:vAlign w:val="center"/>
          </w:tcPr>
          <w:p w:rsidR="00241D8E" w:rsidRPr="00EC099D" w:rsidRDefault="00295758" w:rsidP="004E4270">
            <w:pPr>
              <w:spacing w:after="58"/>
              <w:jc w:val="center"/>
            </w:pPr>
            <w:r w:rsidRPr="00295758">
              <w:t>1</w:t>
            </w:r>
          </w:p>
        </w:tc>
        <w:tc>
          <w:tcPr>
            <w:tcW w:w="1710" w:type="dxa"/>
            <w:vAlign w:val="center"/>
          </w:tcPr>
          <w:p w:rsidR="00241D8E" w:rsidRPr="00EC099D" w:rsidRDefault="00295758" w:rsidP="004E4270">
            <w:pPr>
              <w:pStyle w:val="ListBullet"/>
              <w:tabs>
                <w:tab w:val="clear" w:pos="1440"/>
              </w:tabs>
              <w:ind w:left="0" w:firstLine="0"/>
              <w:jc w:val="center"/>
              <w:rPr>
                <w:bCs/>
                <w:sz w:val="24"/>
                <w:szCs w:val="24"/>
              </w:rPr>
            </w:pPr>
            <w:r w:rsidRPr="00295758">
              <w:rPr>
                <w:sz w:val="24"/>
                <w:szCs w:val="24"/>
              </w:rPr>
              <w:t>3/60</w:t>
            </w:r>
          </w:p>
        </w:tc>
        <w:tc>
          <w:tcPr>
            <w:tcW w:w="1080" w:type="dxa"/>
            <w:vAlign w:val="center"/>
          </w:tcPr>
          <w:p w:rsidR="00241D8E" w:rsidRPr="00EC099D" w:rsidRDefault="00295758" w:rsidP="004E4270">
            <w:pPr>
              <w:tabs>
                <w:tab w:val="left" w:pos="1498"/>
              </w:tabs>
              <w:spacing w:after="58"/>
              <w:jc w:val="center"/>
            </w:pPr>
            <w:r w:rsidRPr="00295758">
              <w:t>25</w:t>
            </w:r>
          </w:p>
        </w:tc>
      </w:tr>
      <w:tr w:rsidR="00241D8E" w:rsidRPr="00EC099D" w:rsidTr="00284A40">
        <w:tc>
          <w:tcPr>
            <w:tcW w:w="1458" w:type="dxa"/>
            <w:vMerge/>
            <w:tcMar>
              <w:left w:w="43" w:type="dxa"/>
              <w:right w:w="43" w:type="dxa"/>
            </w:tcMar>
          </w:tcPr>
          <w:p w:rsidR="00241D8E" w:rsidRPr="00EC099D" w:rsidRDefault="00241D8E" w:rsidP="004E4270">
            <w:pPr>
              <w:spacing w:after="58"/>
            </w:pPr>
          </w:p>
        </w:tc>
        <w:tc>
          <w:tcPr>
            <w:tcW w:w="2725" w:type="dxa"/>
          </w:tcPr>
          <w:p w:rsidR="00241D8E" w:rsidRPr="00EC099D" w:rsidRDefault="00295758" w:rsidP="00F8191A">
            <w:r w:rsidRPr="00295758">
              <w:t>CBIT Post-test</w:t>
            </w:r>
          </w:p>
          <w:p w:rsidR="00241D8E" w:rsidRPr="00EC099D" w:rsidRDefault="00295758" w:rsidP="00F8191A">
            <w:r w:rsidRPr="00295758">
              <w:rPr>
                <w:i/>
              </w:rPr>
              <w:t>(Attachment C7)</w:t>
            </w:r>
          </w:p>
        </w:tc>
        <w:tc>
          <w:tcPr>
            <w:tcW w:w="1314" w:type="dxa"/>
            <w:vAlign w:val="center"/>
          </w:tcPr>
          <w:p w:rsidR="00241D8E" w:rsidRPr="00EC099D" w:rsidRDefault="00295758" w:rsidP="00F8191A">
            <w:pPr>
              <w:spacing w:after="58"/>
              <w:jc w:val="center"/>
            </w:pPr>
            <w:r w:rsidRPr="00295758">
              <w:t>500</w:t>
            </w:r>
          </w:p>
        </w:tc>
        <w:tc>
          <w:tcPr>
            <w:tcW w:w="1260" w:type="dxa"/>
            <w:vAlign w:val="center"/>
          </w:tcPr>
          <w:p w:rsidR="00241D8E" w:rsidRPr="00EC099D" w:rsidRDefault="00295758" w:rsidP="00F8191A">
            <w:pPr>
              <w:spacing w:after="58"/>
              <w:jc w:val="center"/>
            </w:pPr>
            <w:r w:rsidRPr="00295758">
              <w:t>1</w:t>
            </w:r>
          </w:p>
        </w:tc>
        <w:tc>
          <w:tcPr>
            <w:tcW w:w="1710" w:type="dxa"/>
            <w:vAlign w:val="center"/>
          </w:tcPr>
          <w:p w:rsidR="00241D8E" w:rsidRPr="00EC099D" w:rsidRDefault="00295758" w:rsidP="00F8191A">
            <w:pPr>
              <w:pStyle w:val="ListBullet"/>
              <w:tabs>
                <w:tab w:val="clear" w:pos="1440"/>
              </w:tabs>
              <w:ind w:left="0" w:firstLine="0"/>
              <w:jc w:val="center"/>
              <w:rPr>
                <w:bCs/>
                <w:sz w:val="24"/>
                <w:szCs w:val="24"/>
              </w:rPr>
            </w:pPr>
            <w:r w:rsidRPr="00295758">
              <w:rPr>
                <w:sz w:val="24"/>
                <w:szCs w:val="24"/>
              </w:rPr>
              <w:t>3/60</w:t>
            </w:r>
          </w:p>
        </w:tc>
        <w:tc>
          <w:tcPr>
            <w:tcW w:w="1080" w:type="dxa"/>
            <w:vAlign w:val="center"/>
          </w:tcPr>
          <w:p w:rsidR="00241D8E" w:rsidRPr="00EC099D" w:rsidRDefault="00295758" w:rsidP="00F8191A">
            <w:pPr>
              <w:tabs>
                <w:tab w:val="left" w:pos="1498"/>
              </w:tabs>
              <w:spacing w:after="58"/>
              <w:jc w:val="center"/>
            </w:pPr>
            <w:r w:rsidRPr="00295758">
              <w:t>25</w:t>
            </w:r>
          </w:p>
        </w:tc>
      </w:tr>
      <w:tr w:rsidR="00241D8E" w:rsidRPr="00EC099D" w:rsidDel="00C557EB" w:rsidTr="00284A40">
        <w:tc>
          <w:tcPr>
            <w:tcW w:w="1458" w:type="dxa"/>
            <w:vMerge/>
            <w:tcMar>
              <w:left w:w="43" w:type="dxa"/>
              <w:right w:w="43" w:type="dxa"/>
            </w:tcMar>
          </w:tcPr>
          <w:p w:rsidR="00241D8E" w:rsidRPr="00EC099D" w:rsidDel="00C557EB" w:rsidRDefault="00241D8E" w:rsidP="004E4270">
            <w:pPr>
              <w:spacing w:after="58"/>
            </w:pPr>
          </w:p>
        </w:tc>
        <w:tc>
          <w:tcPr>
            <w:tcW w:w="2725" w:type="dxa"/>
          </w:tcPr>
          <w:p w:rsidR="00241D8E" w:rsidRPr="00EC099D" w:rsidRDefault="00295758" w:rsidP="004E4270">
            <w:r w:rsidRPr="00295758">
              <w:t>CBIT Online Program Evaluation</w:t>
            </w:r>
          </w:p>
          <w:p w:rsidR="00241D8E" w:rsidRPr="00EC099D" w:rsidDel="00C557EB" w:rsidRDefault="00295758" w:rsidP="00F8191A">
            <w:pPr>
              <w:spacing w:after="58"/>
            </w:pPr>
            <w:r w:rsidRPr="00295758">
              <w:rPr>
                <w:i/>
              </w:rPr>
              <w:t>(Attachment C8)</w:t>
            </w:r>
          </w:p>
        </w:tc>
        <w:tc>
          <w:tcPr>
            <w:tcW w:w="1314" w:type="dxa"/>
            <w:vAlign w:val="center"/>
          </w:tcPr>
          <w:p w:rsidR="00241D8E" w:rsidRPr="00EC099D" w:rsidDel="00C557EB" w:rsidRDefault="00295758" w:rsidP="004E4270">
            <w:pPr>
              <w:spacing w:after="58"/>
              <w:jc w:val="center"/>
            </w:pPr>
            <w:r w:rsidRPr="00295758">
              <w:t>50</w:t>
            </w:r>
          </w:p>
        </w:tc>
        <w:tc>
          <w:tcPr>
            <w:tcW w:w="1260" w:type="dxa"/>
            <w:vAlign w:val="center"/>
          </w:tcPr>
          <w:p w:rsidR="00241D8E" w:rsidRPr="00EC099D" w:rsidDel="00C557EB" w:rsidRDefault="00295758" w:rsidP="004E4270">
            <w:pPr>
              <w:spacing w:after="58"/>
              <w:jc w:val="center"/>
            </w:pPr>
            <w:r w:rsidRPr="00295758">
              <w:t>1</w:t>
            </w:r>
          </w:p>
        </w:tc>
        <w:tc>
          <w:tcPr>
            <w:tcW w:w="1710" w:type="dxa"/>
            <w:vAlign w:val="center"/>
          </w:tcPr>
          <w:p w:rsidR="00241D8E" w:rsidRPr="00EC099D" w:rsidDel="00C557EB" w:rsidRDefault="00295758" w:rsidP="004E4270">
            <w:pPr>
              <w:pStyle w:val="ListBullet"/>
              <w:tabs>
                <w:tab w:val="clear" w:pos="1440"/>
              </w:tabs>
              <w:ind w:left="0" w:firstLine="0"/>
              <w:jc w:val="center"/>
              <w:rPr>
                <w:bCs/>
                <w:sz w:val="24"/>
                <w:szCs w:val="24"/>
              </w:rPr>
            </w:pPr>
            <w:r w:rsidRPr="00295758">
              <w:rPr>
                <w:sz w:val="24"/>
                <w:szCs w:val="24"/>
              </w:rPr>
              <w:t>1/60</w:t>
            </w:r>
          </w:p>
        </w:tc>
        <w:tc>
          <w:tcPr>
            <w:tcW w:w="1080" w:type="dxa"/>
            <w:vAlign w:val="center"/>
          </w:tcPr>
          <w:p w:rsidR="00241D8E" w:rsidRPr="00EC099D" w:rsidDel="00C557EB" w:rsidRDefault="00295758" w:rsidP="004E4270">
            <w:pPr>
              <w:tabs>
                <w:tab w:val="left" w:pos="1498"/>
              </w:tabs>
              <w:spacing w:after="58"/>
              <w:jc w:val="center"/>
            </w:pPr>
            <w:r w:rsidRPr="00295758">
              <w:t>1</w:t>
            </w:r>
          </w:p>
        </w:tc>
      </w:tr>
      <w:tr w:rsidR="00241D8E" w:rsidRPr="00EC099D" w:rsidTr="00284A40">
        <w:tc>
          <w:tcPr>
            <w:tcW w:w="1458" w:type="dxa"/>
            <w:vMerge/>
            <w:tcMar>
              <w:left w:w="43" w:type="dxa"/>
              <w:right w:w="43" w:type="dxa"/>
            </w:tcMar>
          </w:tcPr>
          <w:p w:rsidR="00241D8E" w:rsidRPr="00EC099D" w:rsidRDefault="00241D8E" w:rsidP="004E4270">
            <w:pPr>
              <w:spacing w:after="58"/>
            </w:pPr>
          </w:p>
        </w:tc>
        <w:tc>
          <w:tcPr>
            <w:tcW w:w="2725" w:type="dxa"/>
          </w:tcPr>
          <w:p w:rsidR="00241D8E" w:rsidRPr="00EC099D" w:rsidRDefault="00295758" w:rsidP="004E4270">
            <w:r w:rsidRPr="00295758">
              <w:t>CBIT Program 3 Month Follow-up</w:t>
            </w:r>
          </w:p>
          <w:p w:rsidR="00241D8E" w:rsidRPr="00EC099D" w:rsidRDefault="00295758" w:rsidP="00F8191A">
            <w:r w:rsidRPr="00295758">
              <w:rPr>
                <w:i/>
              </w:rPr>
              <w:t>(Attachment C9)</w:t>
            </w:r>
          </w:p>
        </w:tc>
        <w:tc>
          <w:tcPr>
            <w:tcW w:w="1314" w:type="dxa"/>
            <w:vAlign w:val="center"/>
          </w:tcPr>
          <w:p w:rsidR="00241D8E" w:rsidRPr="00EC099D" w:rsidRDefault="00295758" w:rsidP="004E4270">
            <w:pPr>
              <w:spacing w:after="58"/>
              <w:jc w:val="center"/>
            </w:pPr>
            <w:r w:rsidRPr="00295758">
              <w:t>300</w:t>
            </w:r>
          </w:p>
        </w:tc>
        <w:tc>
          <w:tcPr>
            <w:tcW w:w="1260" w:type="dxa"/>
            <w:vAlign w:val="center"/>
          </w:tcPr>
          <w:p w:rsidR="00241D8E" w:rsidRPr="00EC099D" w:rsidRDefault="00295758" w:rsidP="004E4270">
            <w:pPr>
              <w:spacing w:after="58"/>
              <w:jc w:val="center"/>
            </w:pPr>
            <w:r w:rsidRPr="00295758">
              <w:t>1</w:t>
            </w:r>
          </w:p>
        </w:tc>
        <w:tc>
          <w:tcPr>
            <w:tcW w:w="1710" w:type="dxa"/>
            <w:vAlign w:val="center"/>
          </w:tcPr>
          <w:p w:rsidR="00241D8E" w:rsidRPr="00EC099D" w:rsidRDefault="00295758" w:rsidP="004E4270">
            <w:pPr>
              <w:pStyle w:val="ListBullet"/>
              <w:tabs>
                <w:tab w:val="clear" w:pos="1440"/>
              </w:tabs>
              <w:ind w:left="0" w:firstLine="0"/>
              <w:jc w:val="center"/>
              <w:rPr>
                <w:bCs/>
                <w:sz w:val="24"/>
                <w:szCs w:val="24"/>
              </w:rPr>
            </w:pPr>
            <w:r w:rsidRPr="00295758">
              <w:rPr>
                <w:sz w:val="24"/>
                <w:szCs w:val="24"/>
              </w:rPr>
              <w:t>1/60</w:t>
            </w:r>
          </w:p>
        </w:tc>
        <w:tc>
          <w:tcPr>
            <w:tcW w:w="1080" w:type="dxa"/>
            <w:vAlign w:val="center"/>
          </w:tcPr>
          <w:p w:rsidR="00241D8E" w:rsidRPr="00EC099D" w:rsidRDefault="00295758" w:rsidP="004E4270">
            <w:pPr>
              <w:tabs>
                <w:tab w:val="left" w:pos="1498"/>
              </w:tabs>
              <w:spacing w:after="58"/>
              <w:jc w:val="center"/>
            </w:pPr>
            <w:r w:rsidRPr="00295758">
              <w:t>5</w:t>
            </w:r>
          </w:p>
        </w:tc>
      </w:tr>
      <w:tr w:rsidR="00F8191A" w:rsidRPr="00EC099D" w:rsidDel="00C557EB" w:rsidTr="00284A40">
        <w:tc>
          <w:tcPr>
            <w:tcW w:w="1458" w:type="dxa"/>
            <w:tcMar>
              <w:left w:w="43" w:type="dxa"/>
              <w:right w:w="43" w:type="dxa"/>
            </w:tcMar>
            <w:vAlign w:val="center"/>
          </w:tcPr>
          <w:p w:rsidR="00F8191A" w:rsidRPr="00EC099D" w:rsidDel="00C557EB" w:rsidRDefault="00295758" w:rsidP="004E4270">
            <w:pPr>
              <w:spacing w:after="58"/>
            </w:pPr>
            <w:r w:rsidRPr="00295758">
              <w:t>Health professionals</w:t>
            </w:r>
          </w:p>
        </w:tc>
        <w:tc>
          <w:tcPr>
            <w:tcW w:w="2725" w:type="dxa"/>
          </w:tcPr>
          <w:p w:rsidR="00F8191A" w:rsidRPr="00EC099D" w:rsidRDefault="00295758" w:rsidP="004E4270">
            <w:r w:rsidRPr="00295758">
              <w:t xml:space="preserve">Medical Resource Dissemination  </w:t>
            </w:r>
          </w:p>
          <w:p w:rsidR="00F8191A" w:rsidRPr="00EC099D" w:rsidDel="00C557EB" w:rsidRDefault="00295758" w:rsidP="00F8191A">
            <w:r w:rsidRPr="00295758">
              <w:rPr>
                <w:i/>
              </w:rPr>
              <w:t>(Attachment C10)</w:t>
            </w:r>
          </w:p>
        </w:tc>
        <w:tc>
          <w:tcPr>
            <w:tcW w:w="1314" w:type="dxa"/>
            <w:vAlign w:val="center"/>
          </w:tcPr>
          <w:p w:rsidR="00F8191A" w:rsidRPr="00EC099D" w:rsidDel="00C557EB" w:rsidRDefault="00295758" w:rsidP="004E4270">
            <w:pPr>
              <w:spacing w:after="58"/>
              <w:jc w:val="center"/>
              <w:rPr>
                <w:highlight w:val="yellow"/>
              </w:rPr>
            </w:pPr>
            <w:r w:rsidRPr="00295758">
              <w:t>210</w:t>
            </w:r>
          </w:p>
        </w:tc>
        <w:tc>
          <w:tcPr>
            <w:tcW w:w="1260" w:type="dxa"/>
            <w:vAlign w:val="center"/>
          </w:tcPr>
          <w:p w:rsidR="00F8191A" w:rsidRPr="00EC099D" w:rsidDel="00C557EB" w:rsidRDefault="00295758" w:rsidP="004E4270">
            <w:pPr>
              <w:spacing w:after="58"/>
              <w:jc w:val="center"/>
            </w:pPr>
            <w:r w:rsidRPr="00295758">
              <w:t>1</w:t>
            </w:r>
          </w:p>
        </w:tc>
        <w:tc>
          <w:tcPr>
            <w:tcW w:w="1710" w:type="dxa"/>
            <w:vAlign w:val="center"/>
          </w:tcPr>
          <w:p w:rsidR="00F8191A" w:rsidRPr="00EC099D" w:rsidDel="00C557EB" w:rsidRDefault="00295758" w:rsidP="004E4270">
            <w:pPr>
              <w:jc w:val="center"/>
              <w:rPr>
                <w:highlight w:val="yellow"/>
              </w:rPr>
            </w:pPr>
            <w:r w:rsidRPr="00295758">
              <w:t>2/60</w:t>
            </w:r>
          </w:p>
        </w:tc>
        <w:tc>
          <w:tcPr>
            <w:tcW w:w="1080" w:type="dxa"/>
            <w:vAlign w:val="center"/>
          </w:tcPr>
          <w:p w:rsidR="00F8191A" w:rsidRPr="00EC099D" w:rsidDel="00C557EB" w:rsidRDefault="00295758" w:rsidP="004E4270">
            <w:pPr>
              <w:tabs>
                <w:tab w:val="left" w:pos="1498"/>
              </w:tabs>
              <w:spacing w:after="58"/>
              <w:jc w:val="center"/>
            </w:pPr>
            <w:r w:rsidRPr="00295758">
              <w:t>7</w:t>
            </w:r>
          </w:p>
        </w:tc>
      </w:tr>
      <w:tr w:rsidR="00241D8E" w:rsidRPr="00EC099D" w:rsidTr="00284A40">
        <w:tc>
          <w:tcPr>
            <w:tcW w:w="1458" w:type="dxa"/>
            <w:vMerge w:val="restart"/>
            <w:tcMar>
              <w:left w:w="43" w:type="dxa"/>
              <w:right w:w="43" w:type="dxa"/>
            </w:tcMar>
          </w:tcPr>
          <w:p w:rsidR="00241D8E" w:rsidRPr="00EC099D" w:rsidRDefault="00295758" w:rsidP="003E4BBB">
            <w:pPr>
              <w:spacing w:after="58"/>
            </w:pPr>
            <w:r w:rsidRPr="00295758">
              <w:t>Teachers/</w:t>
            </w:r>
            <w:r w:rsidR="00284A40">
              <w:t xml:space="preserve"> </w:t>
            </w:r>
            <w:r w:rsidRPr="00295758">
              <w:t>Educators</w:t>
            </w:r>
          </w:p>
          <w:p w:rsidR="00241D8E" w:rsidRPr="00EC099D" w:rsidRDefault="00241D8E" w:rsidP="004E4270">
            <w:pPr>
              <w:spacing w:after="58"/>
            </w:pPr>
          </w:p>
        </w:tc>
        <w:tc>
          <w:tcPr>
            <w:tcW w:w="2725" w:type="dxa"/>
          </w:tcPr>
          <w:p w:rsidR="00241D8E" w:rsidRPr="00EC099D" w:rsidRDefault="00295758" w:rsidP="00C557EB">
            <w:r w:rsidRPr="00295758">
              <w:t>Education Program Evaluation</w:t>
            </w:r>
          </w:p>
          <w:p w:rsidR="00241D8E" w:rsidRPr="00EC099D" w:rsidRDefault="00295758" w:rsidP="00F8191A">
            <w:r w:rsidRPr="00295758">
              <w:rPr>
                <w:i/>
              </w:rPr>
              <w:t>(Attachment C11)</w:t>
            </w:r>
          </w:p>
        </w:tc>
        <w:tc>
          <w:tcPr>
            <w:tcW w:w="1314" w:type="dxa"/>
            <w:vAlign w:val="center"/>
          </w:tcPr>
          <w:p w:rsidR="00241D8E" w:rsidRPr="00EC099D" w:rsidRDefault="00295758" w:rsidP="00DD792B">
            <w:pPr>
              <w:spacing w:after="58"/>
              <w:jc w:val="center"/>
            </w:pPr>
            <w:r w:rsidRPr="00295758">
              <w:t>1,200</w:t>
            </w:r>
          </w:p>
        </w:tc>
        <w:tc>
          <w:tcPr>
            <w:tcW w:w="1260" w:type="dxa"/>
            <w:vAlign w:val="center"/>
          </w:tcPr>
          <w:p w:rsidR="00241D8E" w:rsidRPr="00EC099D" w:rsidRDefault="00295758" w:rsidP="00A95F3A">
            <w:pPr>
              <w:spacing w:after="58"/>
              <w:jc w:val="center"/>
            </w:pPr>
            <w:r w:rsidRPr="00295758">
              <w:t>1</w:t>
            </w:r>
          </w:p>
        </w:tc>
        <w:tc>
          <w:tcPr>
            <w:tcW w:w="1710" w:type="dxa"/>
            <w:vAlign w:val="center"/>
          </w:tcPr>
          <w:p w:rsidR="00241D8E" w:rsidRPr="00EC099D" w:rsidRDefault="00295758" w:rsidP="00A95F3A">
            <w:pPr>
              <w:spacing w:after="58"/>
              <w:jc w:val="center"/>
            </w:pPr>
            <w:r w:rsidRPr="00295758">
              <w:t>2/60</w:t>
            </w:r>
          </w:p>
        </w:tc>
        <w:tc>
          <w:tcPr>
            <w:tcW w:w="1080" w:type="dxa"/>
            <w:vAlign w:val="center"/>
          </w:tcPr>
          <w:p w:rsidR="00241D8E" w:rsidRPr="00EC099D" w:rsidRDefault="00295758" w:rsidP="00A95F3A">
            <w:pPr>
              <w:tabs>
                <w:tab w:val="left" w:pos="1498"/>
              </w:tabs>
              <w:spacing w:after="58"/>
              <w:jc w:val="center"/>
            </w:pPr>
            <w:r w:rsidRPr="00295758">
              <w:t>40</w:t>
            </w:r>
          </w:p>
        </w:tc>
      </w:tr>
      <w:tr w:rsidR="00241D8E" w:rsidRPr="00EC099D" w:rsidTr="00284A40">
        <w:tc>
          <w:tcPr>
            <w:tcW w:w="1458" w:type="dxa"/>
            <w:vMerge/>
            <w:tcMar>
              <w:left w:w="43" w:type="dxa"/>
              <w:right w:w="43" w:type="dxa"/>
            </w:tcMar>
          </w:tcPr>
          <w:p w:rsidR="00241D8E" w:rsidRPr="00EC099D" w:rsidRDefault="00241D8E" w:rsidP="004E4270">
            <w:pPr>
              <w:spacing w:after="58"/>
            </w:pPr>
          </w:p>
        </w:tc>
        <w:tc>
          <w:tcPr>
            <w:tcW w:w="2725" w:type="dxa"/>
          </w:tcPr>
          <w:p w:rsidR="00241D8E" w:rsidRPr="00EC099D" w:rsidRDefault="00295758" w:rsidP="00F8191A">
            <w:r w:rsidRPr="00295758">
              <w:t>Education Pre-test</w:t>
            </w:r>
          </w:p>
          <w:p w:rsidR="00241D8E" w:rsidRPr="00EC099D" w:rsidRDefault="00295758" w:rsidP="00F8191A">
            <w:r w:rsidRPr="00295758">
              <w:rPr>
                <w:i/>
              </w:rPr>
              <w:t>(Attachment C12)</w:t>
            </w:r>
            <w:r w:rsidRPr="00295758">
              <w:t xml:space="preserve">  </w:t>
            </w:r>
          </w:p>
        </w:tc>
        <w:tc>
          <w:tcPr>
            <w:tcW w:w="1314" w:type="dxa"/>
            <w:vAlign w:val="center"/>
          </w:tcPr>
          <w:p w:rsidR="00241D8E" w:rsidRPr="00EC099D" w:rsidRDefault="00295758" w:rsidP="00F8191A">
            <w:pPr>
              <w:spacing w:after="58"/>
              <w:jc w:val="center"/>
            </w:pPr>
            <w:r w:rsidRPr="00295758">
              <w:t>800</w:t>
            </w:r>
            <w:r w:rsidRPr="00295758">
              <w:rPr>
                <w:rStyle w:val="FootnoteReference"/>
              </w:rPr>
              <w:footnoteReference w:id="1"/>
            </w:r>
          </w:p>
        </w:tc>
        <w:tc>
          <w:tcPr>
            <w:tcW w:w="1260" w:type="dxa"/>
            <w:vAlign w:val="center"/>
          </w:tcPr>
          <w:p w:rsidR="00241D8E" w:rsidRPr="00EC099D" w:rsidRDefault="00295758" w:rsidP="00F8191A">
            <w:pPr>
              <w:spacing w:after="58"/>
              <w:jc w:val="center"/>
            </w:pPr>
            <w:r w:rsidRPr="00295758">
              <w:t>1</w:t>
            </w:r>
          </w:p>
        </w:tc>
        <w:tc>
          <w:tcPr>
            <w:tcW w:w="1710" w:type="dxa"/>
            <w:vAlign w:val="center"/>
          </w:tcPr>
          <w:p w:rsidR="00241D8E" w:rsidRPr="00EC099D" w:rsidRDefault="00295758" w:rsidP="00F8191A">
            <w:pPr>
              <w:jc w:val="center"/>
            </w:pPr>
            <w:r w:rsidRPr="00295758">
              <w:t>3/60</w:t>
            </w:r>
          </w:p>
        </w:tc>
        <w:tc>
          <w:tcPr>
            <w:tcW w:w="1080" w:type="dxa"/>
            <w:vAlign w:val="center"/>
          </w:tcPr>
          <w:p w:rsidR="00241D8E" w:rsidRPr="00EC099D" w:rsidRDefault="00295758" w:rsidP="00F8191A">
            <w:pPr>
              <w:tabs>
                <w:tab w:val="left" w:pos="1498"/>
              </w:tabs>
              <w:spacing w:after="58"/>
              <w:jc w:val="center"/>
            </w:pPr>
            <w:r w:rsidRPr="00295758">
              <w:t>40</w:t>
            </w:r>
          </w:p>
        </w:tc>
      </w:tr>
      <w:tr w:rsidR="00241D8E" w:rsidRPr="00EC099D" w:rsidTr="00284A40">
        <w:tc>
          <w:tcPr>
            <w:tcW w:w="1458" w:type="dxa"/>
            <w:vMerge/>
            <w:tcMar>
              <w:left w:w="43" w:type="dxa"/>
              <w:right w:w="43" w:type="dxa"/>
            </w:tcMar>
          </w:tcPr>
          <w:p w:rsidR="00241D8E" w:rsidRPr="00EC099D" w:rsidRDefault="00241D8E" w:rsidP="004E4270">
            <w:pPr>
              <w:spacing w:after="58"/>
            </w:pPr>
          </w:p>
        </w:tc>
        <w:tc>
          <w:tcPr>
            <w:tcW w:w="2725" w:type="dxa"/>
          </w:tcPr>
          <w:p w:rsidR="00241D8E" w:rsidRPr="00EC099D" w:rsidRDefault="00295758" w:rsidP="00F8191A">
            <w:r w:rsidRPr="00295758">
              <w:t>Education  Post-test</w:t>
            </w:r>
          </w:p>
          <w:p w:rsidR="00241D8E" w:rsidRPr="00EC099D" w:rsidRDefault="00295758" w:rsidP="00EE3501">
            <w:r w:rsidRPr="00295758">
              <w:rPr>
                <w:i/>
              </w:rPr>
              <w:t>(Attachment C13)</w:t>
            </w:r>
            <w:r w:rsidRPr="00295758">
              <w:t xml:space="preserve">  </w:t>
            </w:r>
          </w:p>
        </w:tc>
        <w:tc>
          <w:tcPr>
            <w:tcW w:w="1314" w:type="dxa"/>
            <w:vAlign w:val="center"/>
          </w:tcPr>
          <w:p w:rsidR="00241D8E" w:rsidRPr="00EC099D" w:rsidRDefault="00295758" w:rsidP="00F8191A">
            <w:pPr>
              <w:spacing w:after="58"/>
              <w:jc w:val="center"/>
            </w:pPr>
            <w:r w:rsidRPr="00295758">
              <w:t>800</w:t>
            </w:r>
          </w:p>
        </w:tc>
        <w:tc>
          <w:tcPr>
            <w:tcW w:w="1260" w:type="dxa"/>
            <w:vAlign w:val="center"/>
          </w:tcPr>
          <w:p w:rsidR="00241D8E" w:rsidRPr="00EC099D" w:rsidRDefault="00295758" w:rsidP="00F8191A">
            <w:pPr>
              <w:spacing w:after="58"/>
              <w:jc w:val="center"/>
            </w:pPr>
            <w:r w:rsidRPr="00295758">
              <w:t>1</w:t>
            </w:r>
          </w:p>
        </w:tc>
        <w:tc>
          <w:tcPr>
            <w:tcW w:w="1710" w:type="dxa"/>
            <w:vAlign w:val="center"/>
          </w:tcPr>
          <w:p w:rsidR="00241D8E" w:rsidRPr="00EC099D" w:rsidRDefault="00295758" w:rsidP="00F8191A">
            <w:pPr>
              <w:jc w:val="center"/>
            </w:pPr>
            <w:r w:rsidRPr="00295758">
              <w:t>3/60</w:t>
            </w:r>
          </w:p>
        </w:tc>
        <w:tc>
          <w:tcPr>
            <w:tcW w:w="1080" w:type="dxa"/>
            <w:vAlign w:val="center"/>
          </w:tcPr>
          <w:p w:rsidR="00241D8E" w:rsidRPr="00EC099D" w:rsidRDefault="00295758" w:rsidP="00F8191A">
            <w:pPr>
              <w:tabs>
                <w:tab w:val="left" w:pos="1498"/>
              </w:tabs>
              <w:spacing w:after="58"/>
              <w:jc w:val="center"/>
            </w:pPr>
            <w:r w:rsidRPr="00295758">
              <w:t xml:space="preserve">40 </w:t>
            </w:r>
          </w:p>
        </w:tc>
      </w:tr>
      <w:tr w:rsidR="00241D8E" w:rsidRPr="00EC099D" w:rsidTr="00284A40">
        <w:tc>
          <w:tcPr>
            <w:tcW w:w="1458" w:type="dxa"/>
            <w:vMerge/>
            <w:tcMar>
              <w:left w:w="43" w:type="dxa"/>
              <w:right w:w="43" w:type="dxa"/>
            </w:tcMar>
          </w:tcPr>
          <w:p w:rsidR="00241D8E" w:rsidRPr="00EC099D" w:rsidRDefault="00241D8E" w:rsidP="004E4270">
            <w:pPr>
              <w:spacing w:after="58"/>
            </w:pPr>
          </w:p>
        </w:tc>
        <w:tc>
          <w:tcPr>
            <w:tcW w:w="2725" w:type="dxa"/>
          </w:tcPr>
          <w:p w:rsidR="00241D8E" w:rsidRPr="00EC099D" w:rsidRDefault="00295758" w:rsidP="004E4270">
            <w:r w:rsidRPr="00295758">
              <w:t>Education Resource Dissemination</w:t>
            </w:r>
          </w:p>
          <w:p w:rsidR="00241D8E" w:rsidRPr="00EC099D" w:rsidRDefault="00295758" w:rsidP="00EE3501">
            <w:r w:rsidRPr="00295758">
              <w:rPr>
                <w:i/>
              </w:rPr>
              <w:t>(Attachment C14)</w:t>
            </w:r>
            <w:r w:rsidRPr="00295758">
              <w:t xml:space="preserve">  </w:t>
            </w:r>
          </w:p>
        </w:tc>
        <w:tc>
          <w:tcPr>
            <w:tcW w:w="1314" w:type="dxa"/>
            <w:vAlign w:val="center"/>
          </w:tcPr>
          <w:p w:rsidR="00241D8E" w:rsidRPr="00EC099D" w:rsidRDefault="00295758" w:rsidP="004E4270">
            <w:pPr>
              <w:spacing w:after="58"/>
              <w:jc w:val="center"/>
            </w:pPr>
            <w:r w:rsidRPr="00295758">
              <w:t>210</w:t>
            </w:r>
          </w:p>
        </w:tc>
        <w:tc>
          <w:tcPr>
            <w:tcW w:w="1260" w:type="dxa"/>
            <w:vAlign w:val="center"/>
          </w:tcPr>
          <w:p w:rsidR="00241D8E" w:rsidRPr="00EC099D" w:rsidRDefault="00295758" w:rsidP="004E4270">
            <w:pPr>
              <w:spacing w:after="58"/>
              <w:jc w:val="center"/>
            </w:pPr>
            <w:r w:rsidRPr="00295758">
              <w:t>1</w:t>
            </w:r>
          </w:p>
        </w:tc>
        <w:tc>
          <w:tcPr>
            <w:tcW w:w="1710" w:type="dxa"/>
            <w:vAlign w:val="center"/>
          </w:tcPr>
          <w:p w:rsidR="00241D8E" w:rsidRPr="00EC099D" w:rsidRDefault="00295758" w:rsidP="004E4270">
            <w:pPr>
              <w:jc w:val="center"/>
            </w:pPr>
            <w:r w:rsidRPr="00295758">
              <w:t>2/60</w:t>
            </w:r>
          </w:p>
        </w:tc>
        <w:tc>
          <w:tcPr>
            <w:tcW w:w="1080" w:type="dxa"/>
            <w:vAlign w:val="center"/>
          </w:tcPr>
          <w:p w:rsidR="00241D8E" w:rsidRPr="00EC099D" w:rsidRDefault="00295758" w:rsidP="004E4270">
            <w:pPr>
              <w:tabs>
                <w:tab w:val="left" w:pos="1498"/>
              </w:tabs>
              <w:spacing w:after="58"/>
              <w:jc w:val="center"/>
            </w:pPr>
            <w:r w:rsidRPr="00295758">
              <w:t>7</w:t>
            </w:r>
          </w:p>
        </w:tc>
      </w:tr>
      <w:tr w:rsidR="00241D8E" w:rsidRPr="00EC099D" w:rsidTr="00284A40">
        <w:tc>
          <w:tcPr>
            <w:tcW w:w="1458" w:type="dxa"/>
            <w:vMerge w:val="restart"/>
            <w:tcMar>
              <w:left w:w="43" w:type="dxa"/>
              <w:right w:w="43" w:type="dxa"/>
            </w:tcMar>
          </w:tcPr>
          <w:p w:rsidR="00241D8E" w:rsidRPr="00EC099D" w:rsidRDefault="00295758" w:rsidP="003E4BBB">
            <w:pPr>
              <w:spacing w:after="58"/>
            </w:pPr>
            <w:r w:rsidRPr="00295758">
              <w:t>Public</w:t>
            </w:r>
          </w:p>
          <w:p w:rsidR="00241D8E" w:rsidRPr="00EC099D" w:rsidRDefault="00241D8E" w:rsidP="003E4BBB">
            <w:pPr>
              <w:spacing w:after="58"/>
            </w:pPr>
          </w:p>
        </w:tc>
        <w:tc>
          <w:tcPr>
            <w:tcW w:w="2725" w:type="dxa"/>
          </w:tcPr>
          <w:p w:rsidR="00241D8E" w:rsidRPr="00EC099D" w:rsidRDefault="00295758" w:rsidP="00C557EB">
            <w:r w:rsidRPr="00295758">
              <w:t>Family/Public Education Program Evaluation</w:t>
            </w:r>
          </w:p>
          <w:p w:rsidR="00241D8E" w:rsidRPr="00EC099D" w:rsidRDefault="00295758" w:rsidP="004E4270">
            <w:r w:rsidRPr="00295758">
              <w:rPr>
                <w:i/>
              </w:rPr>
              <w:t>(Attachment C15)</w:t>
            </w:r>
          </w:p>
        </w:tc>
        <w:tc>
          <w:tcPr>
            <w:tcW w:w="1314" w:type="dxa"/>
            <w:vAlign w:val="center"/>
          </w:tcPr>
          <w:p w:rsidR="00241D8E" w:rsidRPr="00EC099D" w:rsidRDefault="00295758" w:rsidP="00DD792B">
            <w:pPr>
              <w:spacing w:after="58"/>
              <w:jc w:val="center"/>
            </w:pPr>
            <w:r w:rsidRPr="00295758">
              <w:t>250</w:t>
            </w:r>
          </w:p>
        </w:tc>
        <w:tc>
          <w:tcPr>
            <w:tcW w:w="1260" w:type="dxa"/>
            <w:vAlign w:val="center"/>
          </w:tcPr>
          <w:p w:rsidR="00241D8E" w:rsidRPr="00EC099D" w:rsidRDefault="00295758" w:rsidP="00A95F3A">
            <w:pPr>
              <w:spacing w:after="58"/>
              <w:jc w:val="center"/>
            </w:pPr>
            <w:r w:rsidRPr="00295758">
              <w:t>1</w:t>
            </w:r>
          </w:p>
        </w:tc>
        <w:tc>
          <w:tcPr>
            <w:tcW w:w="1710" w:type="dxa"/>
            <w:vAlign w:val="center"/>
          </w:tcPr>
          <w:p w:rsidR="00241D8E" w:rsidRPr="00EC099D" w:rsidRDefault="00295758" w:rsidP="00A95F3A">
            <w:pPr>
              <w:spacing w:after="58"/>
              <w:jc w:val="center"/>
            </w:pPr>
            <w:r w:rsidRPr="00295758">
              <w:t>2/60</w:t>
            </w:r>
          </w:p>
        </w:tc>
        <w:tc>
          <w:tcPr>
            <w:tcW w:w="1080" w:type="dxa"/>
            <w:vAlign w:val="center"/>
          </w:tcPr>
          <w:p w:rsidR="00241D8E" w:rsidRPr="00EC099D" w:rsidRDefault="00295758" w:rsidP="00A95F3A">
            <w:pPr>
              <w:tabs>
                <w:tab w:val="left" w:pos="1498"/>
              </w:tabs>
              <w:spacing w:after="58"/>
              <w:jc w:val="center"/>
            </w:pPr>
            <w:r w:rsidRPr="00295758">
              <w:t>8</w:t>
            </w:r>
          </w:p>
        </w:tc>
      </w:tr>
      <w:tr w:rsidR="00241D8E" w:rsidRPr="00EC099D" w:rsidTr="00284A40">
        <w:tc>
          <w:tcPr>
            <w:tcW w:w="1458" w:type="dxa"/>
            <w:vMerge/>
            <w:tcBorders>
              <w:bottom w:val="single" w:sz="4" w:space="0" w:color="auto"/>
            </w:tcBorders>
            <w:tcMar>
              <w:left w:w="43" w:type="dxa"/>
              <w:right w:w="43" w:type="dxa"/>
            </w:tcMar>
          </w:tcPr>
          <w:p w:rsidR="00241D8E" w:rsidRPr="00EC099D" w:rsidRDefault="00241D8E" w:rsidP="003E4BBB">
            <w:pPr>
              <w:spacing w:after="58"/>
            </w:pPr>
          </w:p>
        </w:tc>
        <w:tc>
          <w:tcPr>
            <w:tcW w:w="2725" w:type="dxa"/>
            <w:tcBorders>
              <w:bottom w:val="single" w:sz="4" w:space="0" w:color="auto"/>
            </w:tcBorders>
          </w:tcPr>
          <w:p w:rsidR="00241D8E" w:rsidRPr="00EC099D" w:rsidRDefault="00295758" w:rsidP="00C557EB">
            <w:r w:rsidRPr="00295758">
              <w:t>Family/Public Medical Program Evaluation</w:t>
            </w:r>
          </w:p>
          <w:p w:rsidR="00241D8E" w:rsidRPr="00EC099D" w:rsidRDefault="00295758" w:rsidP="00F8191A">
            <w:r w:rsidRPr="00295758">
              <w:rPr>
                <w:i/>
              </w:rPr>
              <w:t>(Attachment C16)</w:t>
            </w:r>
          </w:p>
        </w:tc>
        <w:tc>
          <w:tcPr>
            <w:tcW w:w="1314" w:type="dxa"/>
            <w:tcBorders>
              <w:bottom w:val="single" w:sz="4" w:space="0" w:color="auto"/>
            </w:tcBorders>
            <w:vAlign w:val="center"/>
          </w:tcPr>
          <w:p w:rsidR="00241D8E" w:rsidRPr="00EC099D" w:rsidRDefault="00295758" w:rsidP="00DD792B">
            <w:pPr>
              <w:spacing w:after="58"/>
              <w:jc w:val="center"/>
            </w:pPr>
            <w:r w:rsidRPr="00295758">
              <w:t>250</w:t>
            </w:r>
          </w:p>
        </w:tc>
        <w:tc>
          <w:tcPr>
            <w:tcW w:w="1260" w:type="dxa"/>
            <w:tcBorders>
              <w:bottom w:val="single" w:sz="4" w:space="0" w:color="auto"/>
            </w:tcBorders>
            <w:vAlign w:val="center"/>
          </w:tcPr>
          <w:p w:rsidR="00241D8E" w:rsidRPr="00EC099D" w:rsidRDefault="00295758" w:rsidP="00A95F3A">
            <w:pPr>
              <w:spacing w:after="58"/>
              <w:jc w:val="center"/>
            </w:pPr>
            <w:r w:rsidRPr="00295758">
              <w:t>1</w:t>
            </w:r>
          </w:p>
        </w:tc>
        <w:tc>
          <w:tcPr>
            <w:tcW w:w="1710" w:type="dxa"/>
            <w:tcBorders>
              <w:bottom w:val="single" w:sz="4" w:space="0" w:color="auto"/>
            </w:tcBorders>
            <w:vAlign w:val="center"/>
          </w:tcPr>
          <w:p w:rsidR="00241D8E" w:rsidRPr="00EC099D" w:rsidRDefault="00295758" w:rsidP="00A95F3A">
            <w:pPr>
              <w:spacing w:after="58"/>
              <w:jc w:val="center"/>
            </w:pPr>
            <w:r w:rsidRPr="00295758">
              <w:t>2/60</w:t>
            </w:r>
          </w:p>
        </w:tc>
        <w:tc>
          <w:tcPr>
            <w:tcW w:w="1080" w:type="dxa"/>
            <w:tcBorders>
              <w:bottom w:val="single" w:sz="4" w:space="0" w:color="auto"/>
            </w:tcBorders>
            <w:vAlign w:val="center"/>
          </w:tcPr>
          <w:p w:rsidR="00241D8E" w:rsidRPr="00EC099D" w:rsidRDefault="00295758" w:rsidP="00A95F3A">
            <w:pPr>
              <w:tabs>
                <w:tab w:val="left" w:pos="1498"/>
              </w:tabs>
              <w:spacing w:after="58"/>
              <w:jc w:val="center"/>
            </w:pPr>
            <w:r w:rsidRPr="00295758">
              <w:t>8</w:t>
            </w:r>
          </w:p>
        </w:tc>
      </w:tr>
      <w:tr w:rsidR="00F8191A" w:rsidRPr="00EC099D" w:rsidTr="00284A40">
        <w:tc>
          <w:tcPr>
            <w:tcW w:w="1458" w:type="dxa"/>
            <w:tcMar>
              <w:left w:w="43" w:type="dxa"/>
              <w:right w:w="43" w:type="dxa"/>
            </w:tcMar>
          </w:tcPr>
          <w:p w:rsidR="00F8191A" w:rsidRPr="00EC099D" w:rsidRDefault="00295758" w:rsidP="003E4BBB">
            <w:pPr>
              <w:spacing w:after="58"/>
            </w:pPr>
            <w:r w:rsidRPr="00295758">
              <w:t>Public</w:t>
            </w:r>
          </w:p>
        </w:tc>
        <w:tc>
          <w:tcPr>
            <w:tcW w:w="2725" w:type="dxa"/>
          </w:tcPr>
          <w:p w:rsidR="00F8191A" w:rsidRPr="00EC099D" w:rsidRDefault="00295758" w:rsidP="004E4270">
            <w:r w:rsidRPr="00295758">
              <w:t>Family Resource Dissemination</w:t>
            </w:r>
          </w:p>
          <w:p w:rsidR="00F8191A" w:rsidRPr="00EC099D" w:rsidRDefault="00295758" w:rsidP="00F8191A">
            <w:r w:rsidRPr="00295758">
              <w:rPr>
                <w:i/>
              </w:rPr>
              <w:t>(Attachment C17)</w:t>
            </w:r>
          </w:p>
        </w:tc>
        <w:tc>
          <w:tcPr>
            <w:tcW w:w="1314" w:type="dxa"/>
            <w:vAlign w:val="center"/>
          </w:tcPr>
          <w:p w:rsidR="00F8191A" w:rsidRPr="00EC099D" w:rsidRDefault="00295758" w:rsidP="00A95F3A">
            <w:pPr>
              <w:spacing w:after="58"/>
              <w:jc w:val="center"/>
            </w:pPr>
            <w:r w:rsidRPr="00295758">
              <w:t>200</w:t>
            </w:r>
          </w:p>
        </w:tc>
        <w:tc>
          <w:tcPr>
            <w:tcW w:w="1260" w:type="dxa"/>
            <w:vAlign w:val="center"/>
          </w:tcPr>
          <w:p w:rsidR="00F8191A" w:rsidRPr="00EC099D" w:rsidRDefault="00295758" w:rsidP="00A95F3A">
            <w:pPr>
              <w:spacing w:after="58"/>
              <w:jc w:val="center"/>
            </w:pPr>
            <w:r w:rsidRPr="00295758">
              <w:t>1</w:t>
            </w:r>
          </w:p>
        </w:tc>
        <w:tc>
          <w:tcPr>
            <w:tcW w:w="1710" w:type="dxa"/>
            <w:vAlign w:val="center"/>
          </w:tcPr>
          <w:p w:rsidR="00F8191A" w:rsidRPr="00EC099D" w:rsidRDefault="00295758" w:rsidP="00A95F3A">
            <w:pPr>
              <w:jc w:val="center"/>
            </w:pPr>
            <w:r w:rsidRPr="00295758">
              <w:t>2/60</w:t>
            </w:r>
          </w:p>
        </w:tc>
        <w:tc>
          <w:tcPr>
            <w:tcW w:w="1080" w:type="dxa"/>
            <w:vAlign w:val="center"/>
          </w:tcPr>
          <w:p w:rsidR="00F8191A" w:rsidRPr="00EC099D" w:rsidRDefault="00295758" w:rsidP="00A95F3A">
            <w:pPr>
              <w:tabs>
                <w:tab w:val="left" w:pos="1498"/>
              </w:tabs>
              <w:spacing w:after="58"/>
              <w:jc w:val="center"/>
            </w:pPr>
            <w:r w:rsidRPr="00295758">
              <w:t>7</w:t>
            </w:r>
          </w:p>
        </w:tc>
      </w:tr>
      <w:tr w:rsidR="00F8191A" w:rsidRPr="00EC099D" w:rsidTr="00284A40">
        <w:tc>
          <w:tcPr>
            <w:tcW w:w="1458" w:type="dxa"/>
            <w:tcMar>
              <w:left w:w="43" w:type="dxa"/>
              <w:right w:w="43" w:type="dxa"/>
            </w:tcMar>
            <w:vAlign w:val="center"/>
          </w:tcPr>
          <w:p w:rsidR="00F8191A" w:rsidRPr="00EC099D" w:rsidRDefault="00D94A13" w:rsidP="00FB2DBF">
            <w:pPr>
              <w:tabs>
                <w:tab w:val="center" w:pos="4320"/>
                <w:tab w:val="right" w:pos="8640"/>
              </w:tabs>
              <w:spacing w:after="58"/>
            </w:pPr>
            <w:r w:rsidRPr="00D94A13">
              <w:t>Total</w:t>
            </w:r>
          </w:p>
        </w:tc>
        <w:tc>
          <w:tcPr>
            <w:tcW w:w="2725" w:type="dxa"/>
          </w:tcPr>
          <w:p w:rsidR="00F8191A" w:rsidRPr="00EC099D" w:rsidRDefault="00F8191A" w:rsidP="0057447A">
            <w:pPr>
              <w:spacing w:after="58"/>
            </w:pPr>
          </w:p>
        </w:tc>
        <w:tc>
          <w:tcPr>
            <w:tcW w:w="1314" w:type="dxa"/>
            <w:vAlign w:val="center"/>
          </w:tcPr>
          <w:p w:rsidR="00F8191A" w:rsidRPr="00EC099D" w:rsidRDefault="00D94A13" w:rsidP="00D8597C">
            <w:pPr>
              <w:spacing w:after="58"/>
              <w:jc w:val="center"/>
              <w:rPr>
                <w:highlight w:val="yellow"/>
              </w:rPr>
            </w:pPr>
            <w:r w:rsidRPr="00D94A13">
              <w:t>7,100</w:t>
            </w:r>
          </w:p>
        </w:tc>
        <w:tc>
          <w:tcPr>
            <w:tcW w:w="1260" w:type="dxa"/>
            <w:vAlign w:val="center"/>
          </w:tcPr>
          <w:p w:rsidR="00F8191A" w:rsidRPr="00EC099D" w:rsidRDefault="00F8191A" w:rsidP="00A95F3A">
            <w:pPr>
              <w:spacing w:after="58"/>
              <w:jc w:val="center"/>
            </w:pPr>
          </w:p>
        </w:tc>
        <w:tc>
          <w:tcPr>
            <w:tcW w:w="1710" w:type="dxa"/>
            <w:vAlign w:val="center"/>
          </w:tcPr>
          <w:p w:rsidR="00F8191A" w:rsidRPr="00EC099D" w:rsidRDefault="00F8191A" w:rsidP="00A95F3A">
            <w:pPr>
              <w:jc w:val="center"/>
            </w:pPr>
          </w:p>
        </w:tc>
        <w:tc>
          <w:tcPr>
            <w:tcW w:w="1080" w:type="dxa"/>
            <w:vAlign w:val="center"/>
          </w:tcPr>
          <w:p w:rsidR="00F8191A" w:rsidRPr="00EC099D" w:rsidRDefault="00D94A13" w:rsidP="00CB26D4">
            <w:pPr>
              <w:tabs>
                <w:tab w:val="left" w:pos="1498"/>
              </w:tabs>
              <w:spacing w:after="58"/>
              <w:jc w:val="center"/>
            </w:pPr>
            <w:r w:rsidRPr="00D94A13">
              <w:t>277</w:t>
            </w:r>
          </w:p>
        </w:tc>
      </w:tr>
    </w:tbl>
    <w:p w:rsidR="00C04CA7" w:rsidRPr="00EC099D" w:rsidRDefault="00C04CA7" w:rsidP="007F7B82"/>
    <w:p w:rsidR="00134879" w:rsidRPr="00284A40" w:rsidRDefault="00134879" w:rsidP="00134879">
      <w:pPr>
        <w:tabs>
          <w:tab w:val="right" w:leader="dot" w:pos="8640"/>
        </w:tabs>
        <w:rPr>
          <w:bCs/>
          <w:kern w:val="24"/>
        </w:rPr>
      </w:pPr>
    </w:p>
    <w:p w:rsidR="00165D4B" w:rsidRPr="00284A40" w:rsidRDefault="00D94A13" w:rsidP="00165D4B">
      <w:pPr>
        <w:spacing w:after="120"/>
        <w:rPr>
          <w:bCs/>
          <w:kern w:val="24"/>
        </w:rPr>
      </w:pPr>
      <w:r w:rsidRPr="00D94A13">
        <w:rPr>
          <w:bCs/>
          <w:kern w:val="24"/>
        </w:rPr>
        <w:t>Estimates of annualized cost to respondents</w:t>
      </w:r>
    </w:p>
    <w:p w:rsidR="00740859" w:rsidRDefault="00D94A13" w:rsidP="00740859">
      <w:pPr>
        <w:pStyle w:val="ListBullet"/>
        <w:tabs>
          <w:tab w:val="clear" w:pos="1440"/>
        </w:tabs>
        <w:ind w:left="0" w:firstLine="0"/>
      </w:pPr>
      <w:r w:rsidRPr="00D94A13">
        <w:rPr>
          <w:bCs/>
          <w:sz w:val="24"/>
          <w:szCs w:val="24"/>
        </w:rPr>
        <w:t>Estimates of annualized cost to respondents for the burden hours for collections of information, identifying and were based on t</w:t>
      </w:r>
      <w:r w:rsidR="00740859" w:rsidRPr="00284A40">
        <w:rPr>
          <w:bCs/>
          <w:sz w:val="24"/>
          <w:szCs w:val="24"/>
        </w:rPr>
        <w:t>he hourly wage cost from the U.S. Department of Labor’s “May 2008 National Occupational Employment and Wage Estimates</w:t>
      </w:r>
      <w:r w:rsidR="002514AA">
        <w:rPr>
          <w:bCs/>
          <w:sz w:val="24"/>
          <w:szCs w:val="24"/>
        </w:rPr>
        <w:t>.</w:t>
      </w:r>
      <w:r w:rsidR="00740859" w:rsidRPr="00284A40">
        <w:rPr>
          <w:bCs/>
          <w:sz w:val="24"/>
          <w:szCs w:val="24"/>
        </w:rPr>
        <w:t>” Because i</w:t>
      </w:r>
      <w:r w:rsidR="00E94AF2">
        <w:rPr>
          <w:bCs/>
          <w:sz w:val="24"/>
          <w:szCs w:val="24"/>
        </w:rPr>
        <w:t>t is unknown what occupations TS patients/family members or education resource recipients may have, the estimate</w:t>
      </w:r>
      <w:r w:rsidR="00740859" w:rsidRPr="00E81C59">
        <w:rPr>
          <w:bCs/>
          <w:sz w:val="24"/>
          <w:szCs w:val="24"/>
        </w:rPr>
        <w:t xml:space="preserve"> for that row was based on the average for all occupations. See </w:t>
      </w:r>
      <w:hyperlink r:id="rId9" w:anchor="b00-0000" w:history="1">
        <w:r w:rsidR="00740859" w:rsidRPr="00E81C59">
          <w:rPr>
            <w:rStyle w:val="Hyperlink"/>
            <w:bCs/>
            <w:sz w:val="24"/>
            <w:szCs w:val="24"/>
          </w:rPr>
          <w:t>http://www.bls.gov/oes/current/oes_nat.htm#b00-0000</w:t>
        </w:r>
      </w:hyperlink>
    </w:p>
    <w:p w:rsidR="00740859" w:rsidRDefault="00740859" w:rsidP="00165D4B">
      <w:pPr>
        <w:spacing w:after="120"/>
        <w:rPr>
          <w:sz w:val="22"/>
          <w:szCs w:val="22"/>
          <w:u w:val="single"/>
        </w:rPr>
      </w:pPr>
    </w:p>
    <w:tbl>
      <w:tblP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98"/>
        <w:gridCol w:w="2790"/>
        <w:gridCol w:w="1620"/>
        <w:gridCol w:w="1440"/>
        <w:gridCol w:w="1530"/>
      </w:tblGrid>
      <w:tr w:rsidR="00165D4B" w:rsidRPr="00EC099D" w:rsidTr="00EC099D">
        <w:trPr>
          <w:cantSplit/>
        </w:trPr>
        <w:tc>
          <w:tcPr>
            <w:tcW w:w="1998" w:type="dxa"/>
            <w:tcMar>
              <w:left w:w="43" w:type="dxa"/>
              <w:right w:w="43" w:type="dxa"/>
            </w:tcMar>
          </w:tcPr>
          <w:p w:rsidR="00165D4B" w:rsidRPr="00EC099D" w:rsidRDefault="00295758" w:rsidP="00165D4B">
            <w:pPr>
              <w:pStyle w:val="ListBullet"/>
              <w:tabs>
                <w:tab w:val="clear" w:pos="1440"/>
              </w:tabs>
              <w:ind w:left="0" w:firstLine="0"/>
              <w:rPr>
                <w:b/>
                <w:bCs/>
                <w:sz w:val="24"/>
                <w:szCs w:val="24"/>
              </w:rPr>
            </w:pPr>
            <w:r w:rsidRPr="00295758">
              <w:rPr>
                <w:b/>
                <w:bCs/>
                <w:sz w:val="24"/>
                <w:szCs w:val="24"/>
              </w:rPr>
              <w:t>Type of Respondent</w:t>
            </w:r>
          </w:p>
        </w:tc>
        <w:tc>
          <w:tcPr>
            <w:tcW w:w="2790" w:type="dxa"/>
          </w:tcPr>
          <w:p w:rsidR="00165D4B" w:rsidRPr="00EC099D" w:rsidRDefault="00295758" w:rsidP="00165D4B">
            <w:pPr>
              <w:pStyle w:val="ListBullet"/>
              <w:tabs>
                <w:tab w:val="clear" w:pos="1440"/>
              </w:tabs>
              <w:ind w:left="0" w:firstLine="0"/>
              <w:rPr>
                <w:b/>
                <w:bCs/>
                <w:sz w:val="24"/>
                <w:szCs w:val="24"/>
              </w:rPr>
            </w:pPr>
            <w:r w:rsidRPr="00295758">
              <w:rPr>
                <w:b/>
                <w:bCs/>
                <w:sz w:val="24"/>
                <w:szCs w:val="24"/>
              </w:rPr>
              <w:t>Survey Instruments</w:t>
            </w:r>
          </w:p>
          <w:p w:rsidR="00165D4B" w:rsidRPr="00EC099D" w:rsidRDefault="00165D4B" w:rsidP="00165D4B">
            <w:pPr>
              <w:pStyle w:val="ListBullet"/>
              <w:tabs>
                <w:tab w:val="clear" w:pos="1440"/>
              </w:tabs>
              <w:ind w:left="0" w:firstLine="0"/>
              <w:rPr>
                <w:b/>
                <w:bCs/>
                <w:sz w:val="24"/>
                <w:szCs w:val="24"/>
              </w:rPr>
            </w:pPr>
          </w:p>
        </w:tc>
        <w:tc>
          <w:tcPr>
            <w:tcW w:w="1620" w:type="dxa"/>
          </w:tcPr>
          <w:p w:rsidR="00E94AF2" w:rsidRDefault="00295758">
            <w:pPr>
              <w:pStyle w:val="ListBullet"/>
              <w:tabs>
                <w:tab w:val="clear" w:pos="1440"/>
              </w:tabs>
              <w:ind w:left="0" w:firstLine="0"/>
              <w:jc w:val="center"/>
              <w:rPr>
                <w:b/>
                <w:bCs/>
                <w:sz w:val="24"/>
                <w:szCs w:val="24"/>
              </w:rPr>
            </w:pPr>
            <w:r w:rsidRPr="00295758">
              <w:rPr>
                <w:b/>
                <w:bCs/>
                <w:sz w:val="24"/>
                <w:szCs w:val="24"/>
              </w:rPr>
              <w:t>Annual Burden in Hours</w:t>
            </w:r>
          </w:p>
        </w:tc>
        <w:tc>
          <w:tcPr>
            <w:tcW w:w="1440" w:type="dxa"/>
          </w:tcPr>
          <w:p w:rsidR="00E94AF2" w:rsidRDefault="00295758">
            <w:pPr>
              <w:pStyle w:val="ListBullet"/>
              <w:tabs>
                <w:tab w:val="clear" w:pos="1440"/>
              </w:tabs>
              <w:ind w:left="0" w:firstLine="0"/>
              <w:jc w:val="center"/>
              <w:rPr>
                <w:b/>
                <w:bCs/>
                <w:sz w:val="24"/>
                <w:szCs w:val="24"/>
              </w:rPr>
            </w:pPr>
            <w:r w:rsidRPr="00295758">
              <w:rPr>
                <w:b/>
                <w:bCs/>
                <w:sz w:val="24"/>
                <w:szCs w:val="24"/>
              </w:rPr>
              <w:t>Average Hourly Rate</w:t>
            </w:r>
          </w:p>
        </w:tc>
        <w:tc>
          <w:tcPr>
            <w:tcW w:w="1530" w:type="dxa"/>
          </w:tcPr>
          <w:p w:rsidR="00E94AF2" w:rsidRDefault="00295758">
            <w:pPr>
              <w:pStyle w:val="ListBullet"/>
              <w:tabs>
                <w:tab w:val="clear" w:pos="1440"/>
              </w:tabs>
              <w:ind w:left="0" w:firstLine="0"/>
              <w:jc w:val="center"/>
              <w:rPr>
                <w:b/>
                <w:bCs/>
                <w:sz w:val="24"/>
                <w:szCs w:val="24"/>
              </w:rPr>
            </w:pPr>
            <w:r w:rsidRPr="00295758">
              <w:rPr>
                <w:b/>
                <w:bCs/>
                <w:sz w:val="24"/>
                <w:szCs w:val="24"/>
              </w:rPr>
              <w:t>Respondent Cost</w:t>
            </w:r>
          </w:p>
        </w:tc>
      </w:tr>
      <w:tr w:rsidR="00C04CA7" w:rsidRPr="00EC099D" w:rsidTr="00EC099D">
        <w:trPr>
          <w:cantSplit/>
        </w:trPr>
        <w:tc>
          <w:tcPr>
            <w:tcW w:w="1998" w:type="dxa"/>
            <w:tcMar>
              <w:left w:w="43" w:type="dxa"/>
              <w:right w:w="43" w:type="dxa"/>
            </w:tcMar>
            <w:vAlign w:val="center"/>
          </w:tcPr>
          <w:p w:rsidR="00C04CA7" w:rsidRPr="00EC099D" w:rsidRDefault="00295758" w:rsidP="00C04CA7">
            <w:pPr>
              <w:spacing w:after="58"/>
            </w:pPr>
            <w:r w:rsidRPr="00295758">
              <w:t>Health professionals</w:t>
            </w:r>
          </w:p>
        </w:tc>
        <w:tc>
          <w:tcPr>
            <w:tcW w:w="2790" w:type="dxa"/>
          </w:tcPr>
          <w:p w:rsidR="00C04CA7" w:rsidRPr="00EC099D" w:rsidRDefault="00295758" w:rsidP="002C22C6">
            <w:pPr>
              <w:spacing w:after="58"/>
            </w:pPr>
            <w:r w:rsidRPr="00295758">
              <w:t>Medical Program Evaluation</w:t>
            </w:r>
          </w:p>
        </w:tc>
        <w:tc>
          <w:tcPr>
            <w:tcW w:w="1620" w:type="dxa"/>
          </w:tcPr>
          <w:p w:rsidR="00C04CA7" w:rsidRPr="00EC099D" w:rsidRDefault="00295758" w:rsidP="00F87161">
            <w:pPr>
              <w:pStyle w:val="ListBullet"/>
              <w:tabs>
                <w:tab w:val="clear" w:pos="1440"/>
              </w:tabs>
              <w:ind w:left="0" w:firstLine="0"/>
              <w:jc w:val="center"/>
              <w:rPr>
                <w:bCs/>
                <w:sz w:val="24"/>
                <w:szCs w:val="24"/>
              </w:rPr>
            </w:pPr>
            <w:r w:rsidRPr="00295758">
              <w:rPr>
                <w:bCs/>
                <w:sz w:val="24"/>
                <w:szCs w:val="24"/>
              </w:rPr>
              <w:t>2/60</w:t>
            </w:r>
          </w:p>
        </w:tc>
        <w:tc>
          <w:tcPr>
            <w:tcW w:w="1440" w:type="dxa"/>
          </w:tcPr>
          <w:p w:rsidR="00C04CA7" w:rsidRPr="00EC099D" w:rsidRDefault="00295758" w:rsidP="00F87161">
            <w:pPr>
              <w:pStyle w:val="ListBullet"/>
              <w:tabs>
                <w:tab w:val="clear" w:pos="1440"/>
              </w:tabs>
              <w:ind w:left="0" w:firstLine="0"/>
              <w:jc w:val="center"/>
              <w:rPr>
                <w:bCs/>
                <w:sz w:val="24"/>
                <w:szCs w:val="24"/>
              </w:rPr>
            </w:pPr>
            <w:r w:rsidRPr="00295758">
              <w:rPr>
                <w:bCs/>
                <w:sz w:val="24"/>
                <w:szCs w:val="24"/>
              </w:rPr>
              <w:t>$33.51</w:t>
            </w:r>
          </w:p>
        </w:tc>
        <w:tc>
          <w:tcPr>
            <w:tcW w:w="1530" w:type="dxa"/>
          </w:tcPr>
          <w:p w:rsidR="00C04CA7" w:rsidRPr="00EC099D" w:rsidRDefault="00295758" w:rsidP="00F87161">
            <w:pPr>
              <w:pStyle w:val="ListBullet"/>
              <w:tabs>
                <w:tab w:val="clear" w:pos="1440"/>
              </w:tabs>
              <w:ind w:left="0" w:firstLine="0"/>
              <w:jc w:val="center"/>
              <w:rPr>
                <w:bCs/>
                <w:sz w:val="24"/>
                <w:szCs w:val="24"/>
              </w:rPr>
            </w:pPr>
            <w:r w:rsidRPr="00295758">
              <w:rPr>
                <w:bCs/>
                <w:sz w:val="24"/>
                <w:szCs w:val="24"/>
              </w:rPr>
              <w:t>$1.17</w:t>
            </w:r>
          </w:p>
        </w:tc>
      </w:tr>
      <w:tr w:rsidR="00241D8E" w:rsidRPr="00EC099D" w:rsidTr="00EC099D">
        <w:trPr>
          <w:cantSplit/>
        </w:trPr>
        <w:tc>
          <w:tcPr>
            <w:tcW w:w="1998" w:type="dxa"/>
            <w:vMerge w:val="restart"/>
            <w:tcMar>
              <w:left w:w="43" w:type="dxa"/>
              <w:right w:w="43" w:type="dxa"/>
            </w:tcMar>
          </w:tcPr>
          <w:p w:rsidR="00241D8E" w:rsidRPr="00EC099D" w:rsidRDefault="00295758" w:rsidP="001142E6">
            <w:pPr>
              <w:spacing w:after="58"/>
            </w:pPr>
            <w:r w:rsidRPr="00295758">
              <w:t>Health professionals</w:t>
            </w:r>
          </w:p>
          <w:p w:rsidR="00241D8E" w:rsidRPr="00EC099D" w:rsidRDefault="00241D8E" w:rsidP="001142E6">
            <w:pPr>
              <w:spacing w:after="58"/>
            </w:pPr>
          </w:p>
        </w:tc>
        <w:tc>
          <w:tcPr>
            <w:tcW w:w="2790" w:type="dxa"/>
          </w:tcPr>
          <w:p w:rsidR="00241D8E" w:rsidRPr="00EC099D" w:rsidRDefault="00295758" w:rsidP="00F8191A">
            <w:pPr>
              <w:spacing w:after="58"/>
            </w:pPr>
            <w:r w:rsidRPr="00295758">
              <w:t>Physician Training Retreat Pre-test</w:t>
            </w:r>
          </w:p>
        </w:tc>
        <w:tc>
          <w:tcPr>
            <w:tcW w:w="1620" w:type="dxa"/>
          </w:tcPr>
          <w:p w:rsidR="00241D8E" w:rsidRPr="00EC099D" w:rsidRDefault="00295758" w:rsidP="0087711D">
            <w:pPr>
              <w:pStyle w:val="ListBullet"/>
              <w:tabs>
                <w:tab w:val="clear" w:pos="1440"/>
              </w:tabs>
              <w:ind w:left="0" w:firstLine="0"/>
              <w:jc w:val="center"/>
              <w:rPr>
                <w:bCs/>
                <w:sz w:val="24"/>
                <w:szCs w:val="24"/>
              </w:rPr>
            </w:pPr>
            <w:r w:rsidRPr="00295758">
              <w:rPr>
                <w:bCs/>
                <w:sz w:val="24"/>
                <w:szCs w:val="24"/>
              </w:rPr>
              <w:t>3/60</w:t>
            </w:r>
          </w:p>
        </w:tc>
        <w:tc>
          <w:tcPr>
            <w:tcW w:w="1440" w:type="dxa"/>
          </w:tcPr>
          <w:p w:rsidR="00241D8E" w:rsidRPr="00EC099D" w:rsidRDefault="00295758" w:rsidP="0087711D">
            <w:pPr>
              <w:pStyle w:val="ListBullet"/>
              <w:tabs>
                <w:tab w:val="clear" w:pos="1440"/>
              </w:tabs>
              <w:ind w:left="0" w:firstLine="0"/>
              <w:jc w:val="center"/>
              <w:rPr>
                <w:bCs/>
                <w:sz w:val="24"/>
                <w:szCs w:val="24"/>
              </w:rPr>
            </w:pPr>
            <w:r w:rsidRPr="00295758">
              <w:rPr>
                <w:bCs/>
                <w:sz w:val="24"/>
                <w:szCs w:val="24"/>
              </w:rPr>
              <w:t>$33.51</w:t>
            </w:r>
          </w:p>
        </w:tc>
        <w:tc>
          <w:tcPr>
            <w:tcW w:w="1530" w:type="dxa"/>
          </w:tcPr>
          <w:p w:rsidR="00241D8E" w:rsidRPr="00EC099D" w:rsidRDefault="00295758" w:rsidP="0087711D">
            <w:pPr>
              <w:pStyle w:val="ListBullet"/>
              <w:tabs>
                <w:tab w:val="clear" w:pos="1440"/>
              </w:tabs>
              <w:ind w:left="0" w:firstLine="0"/>
              <w:jc w:val="center"/>
              <w:rPr>
                <w:bCs/>
                <w:sz w:val="24"/>
                <w:szCs w:val="24"/>
              </w:rPr>
            </w:pPr>
            <w:r w:rsidRPr="00295758">
              <w:rPr>
                <w:bCs/>
                <w:sz w:val="24"/>
                <w:szCs w:val="24"/>
              </w:rPr>
              <w:t>$1.68</w:t>
            </w:r>
          </w:p>
        </w:tc>
      </w:tr>
      <w:tr w:rsidR="00241D8E" w:rsidRPr="00EC099D" w:rsidTr="00EC099D">
        <w:trPr>
          <w:cantSplit/>
        </w:trPr>
        <w:tc>
          <w:tcPr>
            <w:tcW w:w="1998" w:type="dxa"/>
            <w:vMerge/>
            <w:tcMar>
              <w:left w:w="43" w:type="dxa"/>
              <w:right w:w="43" w:type="dxa"/>
            </w:tcMar>
          </w:tcPr>
          <w:p w:rsidR="00241D8E" w:rsidRPr="00EC099D" w:rsidRDefault="00241D8E" w:rsidP="001142E6">
            <w:pPr>
              <w:spacing w:after="58"/>
            </w:pPr>
          </w:p>
        </w:tc>
        <w:tc>
          <w:tcPr>
            <w:tcW w:w="2790" w:type="dxa"/>
          </w:tcPr>
          <w:p w:rsidR="00241D8E" w:rsidRPr="00EC099D" w:rsidRDefault="00295758" w:rsidP="00F8191A">
            <w:pPr>
              <w:spacing w:after="58"/>
            </w:pPr>
            <w:r w:rsidRPr="00295758">
              <w:t>Physician Training Retreat Post-test</w:t>
            </w:r>
          </w:p>
        </w:tc>
        <w:tc>
          <w:tcPr>
            <w:tcW w:w="1620" w:type="dxa"/>
          </w:tcPr>
          <w:p w:rsidR="00241D8E" w:rsidRPr="00EC099D" w:rsidRDefault="00295758" w:rsidP="00F8191A">
            <w:pPr>
              <w:pStyle w:val="ListBullet"/>
              <w:tabs>
                <w:tab w:val="clear" w:pos="1440"/>
              </w:tabs>
              <w:ind w:left="0" w:firstLine="0"/>
              <w:jc w:val="center"/>
              <w:rPr>
                <w:bCs/>
                <w:sz w:val="24"/>
                <w:szCs w:val="24"/>
              </w:rPr>
            </w:pPr>
            <w:r w:rsidRPr="00295758">
              <w:rPr>
                <w:bCs/>
                <w:sz w:val="24"/>
                <w:szCs w:val="24"/>
              </w:rPr>
              <w:t>3/60</w:t>
            </w:r>
          </w:p>
        </w:tc>
        <w:tc>
          <w:tcPr>
            <w:tcW w:w="1440" w:type="dxa"/>
          </w:tcPr>
          <w:p w:rsidR="00241D8E" w:rsidRPr="00EC099D" w:rsidRDefault="00295758" w:rsidP="00F8191A">
            <w:pPr>
              <w:pStyle w:val="ListBullet"/>
              <w:tabs>
                <w:tab w:val="clear" w:pos="1440"/>
              </w:tabs>
              <w:ind w:left="0" w:firstLine="0"/>
              <w:jc w:val="center"/>
              <w:rPr>
                <w:bCs/>
                <w:sz w:val="24"/>
                <w:szCs w:val="24"/>
              </w:rPr>
            </w:pPr>
            <w:r w:rsidRPr="00295758">
              <w:rPr>
                <w:bCs/>
                <w:sz w:val="24"/>
                <w:szCs w:val="24"/>
              </w:rPr>
              <w:t>$33.51</w:t>
            </w:r>
          </w:p>
        </w:tc>
        <w:tc>
          <w:tcPr>
            <w:tcW w:w="1530" w:type="dxa"/>
          </w:tcPr>
          <w:p w:rsidR="00241D8E" w:rsidRPr="00EC099D" w:rsidRDefault="00295758" w:rsidP="00F8191A">
            <w:pPr>
              <w:pStyle w:val="ListBullet"/>
              <w:tabs>
                <w:tab w:val="clear" w:pos="1440"/>
              </w:tabs>
              <w:ind w:left="0" w:firstLine="0"/>
              <w:jc w:val="center"/>
              <w:rPr>
                <w:bCs/>
                <w:sz w:val="24"/>
                <w:szCs w:val="24"/>
              </w:rPr>
            </w:pPr>
            <w:r w:rsidRPr="00295758">
              <w:rPr>
                <w:bCs/>
                <w:sz w:val="24"/>
                <w:szCs w:val="24"/>
              </w:rPr>
              <w:t>$1.68</w:t>
            </w:r>
          </w:p>
        </w:tc>
      </w:tr>
      <w:tr w:rsidR="00241D8E" w:rsidRPr="00EC099D" w:rsidTr="00EC099D">
        <w:trPr>
          <w:cantSplit/>
        </w:trPr>
        <w:tc>
          <w:tcPr>
            <w:tcW w:w="1998" w:type="dxa"/>
            <w:vMerge/>
            <w:tcMar>
              <w:left w:w="43" w:type="dxa"/>
              <w:right w:w="43" w:type="dxa"/>
            </w:tcMar>
          </w:tcPr>
          <w:p w:rsidR="00241D8E" w:rsidRPr="00EC099D" w:rsidRDefault="00241D8E" w:rsidP="001142E6">
            <w:pPr>
              <w:spacing w:after="58"/>
            </w:pPr>
          </w:p>
        </w:tc>
        <w:tc>
          <w:tcPr>
            <w:tcW w:w="2790" w:type="dxa"/>
          </w:tcPr>
          <w:p w:rsidR="00241D8E" w:rsidRPr="00EC099D" w:rsidRDefault="00295758" w:rsidP="00535BB9">
            <w:pPr>
              <w:spacing w:after="58"/>
            </w:pPr>
            <w:r w:rsidRPr="00295758">
              <w:t>Physician Training Retreat 3 Month Follow-up</w:t>
            </w:r>
          </w:p>
        </w:tc>
        <w:tc>
          <w:tcPr>
            <w:tcW w:w="1620" w:type="dxa"/>
          </w:tcPr>
          <w:p w:rsidR="00241D8E" w:rsidRPr="00EC099D" w:rsidRDefault="00295758" w:rsidP="0087711D">
            <w:pPr>
              <w:pStyle w:val="ListBullet"/>
              <w:tabs>
                <w:tab w:val="clear" w:pos="1440"/>
              </w:tabs>
              <w:ind w:left="0" w:firstLine="0"/>
              <w:jc w:val="center"/>
              <w:rPr>
                <w:bCs/>
                <w:sz w:val="24"/>
                <w:szCs w:val="24"/>
              </w:rPr>
            </w:pPr>
            <w:r w:rsidRPr="00295758">
              <w:rPr>
                <w:bCs/>
                <w:sz w:val="24"/>
                <w:szCs w:val="24"/>
              </w:rPr>
              <w:t>2/60</w:t>
            </w:r>
          </w:p>
        </w:tc>
        <w:tc>
          <w:tcPr>
            <w:tcW w:w="1440" w:type="dxa"/>
          </w:tcPr>
          <w:p w:rsidR="00241D8E" w:rsidRPr="00EC099D" w:rsidRDefault="00295758" w:rsidP="0087711D">
            <w:pPr>
              <w:pStyle w:val="ListBullet"/>
              <w:tabs>
                <w:tab w:val="clear" w:pos="1440"/>
              </w:tabs>
              <w:ind w:left="0" w:firstLine="0"/>
              <w:jc w:val="center"/>
              <w:rPr>
                <w:bCs/>
                <w:sz w:val="24"/>
                <w:szCs w:val="24"/>
              </w:rPr>
            </w:pPr>
            <w:r w:rsidRPr="00295758">
              <w:rPr>
                <w:bCs/>
                <w:sz w:val="24"/>
                <w:szCs w:val="24"/>
              </w:rPr>
              <w:t>$33.51</w:t>
            </w:r>
          </w:p>
        </w:tc>
        <w:tc>
          <w:tcPr>
            <w:tcW w:w="1530" w:type="dxa"/>
          </w:tcPr>
          <w:p w:rsidR="00241D8E" w:rsidRPr="00EC099D" w:rsidRDefault="00295758" w:rsidP="0087711D">
            <w:pPr>
              <w:pStyle w:val="ListBullet"/>
              <w:tabs>
                <w:tab w:val="clear" w:pos="1440"/>
              </w:tabs>
              <w:ind w:left="0" w:firstLine="0"/>
              <w:jc w:val="center"/>
              <w:rPr>
                <w:bCs/>
                <w:sz w:val="24"/>
                <w:szCs w:val="24"/>
              </w:rPr>
            </w:pPr>
            <w:r w:rsidRPr="00295758">
              <w:rPr>
                <w:bCs/>
                <w:sz w:val="24"/>
                <w:szCs w:val="24"/>
              </w:rPr>
              <w:t>$1.17</w:t>
            </w:r>
          </w:p>
        </w:tc>
      </w:tr>
      <w:tr w:rsidR="00241D8E" w:rsidRPr="00EC099D" w:rsidTr="00EC099D">
        <w:trPr>
          <w:cantSplit/>
        </w:trPr>
        <w:tc>
          <w:tcPr>
            <w:tcW w:w="1998" w:type="dxa"/>
            <w:vMerge w:val="restart"/>
            <w:tcMar>
              <w:left w:w="43" w:type="dxa"/>
              <w:right w:w="43" w:type="dxa"/>
            </w:tcMar>
          </w:tcPr>
          <w:p w:rsidR="00241D8E" w:rsidRPr="00EC099D" w:rsidRDefault="00295758" w:rsidP="001142E6">
            <w:pPr>
              <w:spacing w:after="58"/>
            </w:pPr>
            <w:r w:rsidRPr="00295758">
              <w:t>Health professionals</w:t>
            </w:r>
          </w:p>
          <w:p w:rsidR="00241D8E" w:rsidRPr="00EC099D" w:rsidRDefault="00241D8E" w:rsidP="001142E6">
            <w:pPr>
              <w:spacing w:after="58"/>
            </w:pPr>
          </w:p>
        </w:tc>
        <w:tc>
          <w:tcPr>
            <w:tcW w:w="2790" w:type="dxa"/>
          </w:tcPr>
          <w:p w:rsidR="00241D8E" w:rsidRPr="00EC099D" w:rsidRDefault="00295758" w:rsidP="002C22C6">
            <w:pPr>
              <w:spacing w:after="58"/>
            </w:pPr>
            <w:r w:rsidRPr="00295758">
              <w:t>CBIT Program Evaluation</w:t>
            </w:r>
          </w:p>
        </w:tc>
        <w:tc>
          <w:tcPr>
            <w:tcW w:w="1620" w:type="dxa"/>
          </w:tcPr>
          <w:p w:rsidR="00241D8E" w:rsidRPr="00EC099D" w:rsidRDefault="00295758" w:rsidP="00F87161">
            <w:pPr>
              <w:pStyle w:val="ListBullet"/>
              <w:tabs>
                <w:tab w:val="clear" w:pos="1440"/>
              </w:tabs>
              <w:ind w:left="0" w:firstLine="0"/>
              <w:jc w:val="center"/>
              <w:rPr>
                <w:bCs/>
                <w:sz w:val="24"/>
                <w:szCs w:val="24"/>
              </w:rPr>
            </w:pPr>
            <w:r w:rsidRPr="00295758">
              <w:rPr>
                <w:bCs/>
                <w:sz w:val="24"/>
                <w:szCs w:val="24"/>
              </w:rPr>
              <w:t>2/60</w:t>
            </w:r>
          </w:p>
        </w:tc>
        <w:tc>
          <w:tcPr>
            <w:tcW w:w="1440" w:type="dxa"/>
          </w:tcPr>
          <w:p w:rsidR="00241D8E" w:rsidRPr="00EC099D" w:rsidRDefault="00295758" w:rsidP="00F87161">
            <w:pPr>
              <w:pStyle w:val="ListBullet"/>
              <w:tabs>
                <w:tab w:val="clear" w:pos="1440"/>
              </w:tabs>
              <w:ind w:left="0" w:firstLine="0"/>
              <w:jc w:val="center"/>
              <w:rPr>
                <w:bCs/>
                <w:sz w:val="24"/>
                <w:szCs w:val="24"/>
              </w:rPr>
            </w:pPr>
            <w:r w:rsidRPr="00295758">
              <w:rPr>
                <w:bCs/>
                <w:sz w:val="24"/>
                <w:szCs w:val="24"/>
              </w:rPr>
              <w:t>$33.51</w:t>
            </w:r>
          </w:p>
        </w:tc>
        <w:tc>
          <w:tcPr>
            <w:tcW w:w="1530" w:type="dxa"/>
          </w:tcPr>
          <w:p w:rsidR="00241D8E" w:rsidRPr="00EC099D" w:rsidRDefault="00295758" w:rsidP="00F87161">
            <w:pPr>
              <w:pStyle w:val="ListBullet"/>
              <w:tabs>
                <w:tab w:val="clear" w:pos="1440"/>
              </w:tabs>
              <w:ind w:left="0" w:firstLine="0"/>
              <w:jc w:val="center"/>
              <w:rPr>
                <w:bCs/>
                <w:sz w:val="24"/>
                <w:szCs w:val="24"/>
              </w:rPr>
            </w:pPr>
            <w:r w:rsidRPr="00295758">
              <w:rPr>
                <w:bCs/>
                <w:sz w:val="24"/>
                <w:szCs w:val="24"/>
              </w:rPr>
              <w:t>$1.17</w:t>
            </w:r>
          </w:p>
        </w:tc>
      </w:tr>
      <w:tr w:rsidR="00241D8E" w:rsidRPr="00EC099D" w:rsidTr="00EC099D">
        <w:trPr>
          <w:cantSplit/>
        </w:trPr>
        <w:tc>
          <w:tcPr>
            <w:tcW w:w="1998" w:type="dxa"/>
            <w:vMerge/>
            <w:tcMar>
              <w:left w:w="43" w:type="dxa"/>
              <w:right w:w="43" w:type="dxa"/>
            </w:tcMar>
          </w:tcPr>
          <w:p w:rsidR="00241D8E" w:rsidRPr="00EC099D" w:rsidRDefault="00241D8E" w:rsidP="001142E6">
            <w:pPr>
              <w:spacing w:after="58"/>
            </w:pPr>
          </w:p>
        </w:tc>
        <w:tc>
          <w:tcPr>
            <w:tcW w:w="2790" w:type="dxa"/>
          </w:tcPr>
          <w:p w:rsidR="00241D8E" w:rsidRPr="00EC099D" w:rsidRDefault="00295758" w:rsidP="00535BB9">
            <w:pPr>
              <w:spacing w:after="58"/>
            </w:pPr>
            <w:r w:rsidRPr="00295758">
              <w:t>CBIT Pre-test</w:t>
            </w:r>
          </w:p>
        </w:tc>
        <w:tc>
          <w:tcPr>
            <w:tcW w:w="1620" w:type="dxa"/>
          </w:tcPr>
          <w:p w:rsidR="00241D8E" w:rsidRPr="00EC099D" w:rsidRDefault="00295758" w:rsidP="0087711D">
            <w:pPr>
              <w:pStyle w:val="ListBullet"/>
              <w:tabs>
                <w:tab w:val="clear" w:pos="1440"/>
              </w:tabs>
              <w:ind w:left="0" w:firstLine="0"/>
              <w:jc w:val="center"/>
              <w:rPr>
                <w:bCs/>
                <w:sz w:val="24"/>
                <w:szCs w:val="24"/>
              </w:rPr>
            </w:pPr>
            <w:r w:rsidRPr="00295758">
              <w:rPr>
                <w:bCs/>
                <w:sz w:val="24"/>
                <w:szCs w:val="24"/>
              </w:rPr>
              <w:t>3/60</w:t>
            </w:r>
          </w:p>
        </w:tc>
        <w:tc>
          <w:tcPr>
            <w:tcW w:w="1440" w:type="dxa"/>
          </w:tcPr>
          <w:p w:rsidR="00241D8E" w:rsidRPr="00EC099D" w:rsidRDefault="00295758" w:rsidP="0087711D">
            <w:pPr>
              <w:pStyle w:val="ListBullet"/>
              <w:tabs>
                <w:tab w:val="clear" w:pos="1440"/>
              </w:tabs>
              <w:ind w:left="0" w:firstLine="0"/>
              <w:jc w:val="center"/>
              <w:rPr>
                <w:bCs/>
                <w:sz w:val="24"/>
                <w:szCs w:val="24"/>
              </w:rPr>
            </w:pPr>
            <w:r w:rsidRPr="00295758">
              <w:rPr>
                <w:bCs/>
                <w:sz w:val="24"/>
                <w:szCs w:val="24"/>
              </w:rPr>
              <w:t>$33.51</w:t>
            </w:r>
          </w:p>
        </w:tc>
        <w:tc>
          <w:tcPr>
            <w:tcW w:w="1530" w:type="dxa"/>
          </w:tcPr>
          <w:p w:rsidR="00241D8E" w:rsidRPr="00EC099D" w:rsidRDefault="00295758" w:rsidP="0087711D">
            <w:pPr>
              <w:pStyle w:val="ListBullet"/>
              <w:tabs>
                <w:tab w:val="clear" w:pos="1440"/>
              </w:tabs>
              <w:ind w:left="0" w:firstLine="0"/>
              <w:jc w:val="center"/>
              <w:rPr>
                <w:bCs/>
                <w:sz w:val="24"/>
                <w:szCs w:val="24"/>
              </w:rPr>
            </w:pPr>
            <w:r w:rsidRPr="00295758">
              <w:rPr>
                <w:bCs/>
                <w:sz w:val="24"/>
                <w:szCs w:val="24"/>
              </w:rPr>
              <w:t>$1.68</w:t>
            </w:r>
          </w:p>
        </w:tc>
      </w:tr>
      <w:tr w:rsidR="00241D8E" w:rsidRPr="00EC099D" w:rsidTr="00EC099D">
        <w:trPr>
          <w:cantSplit/>
        </w:trPr>
        <w:tc>
          <w:tcPr>
            <w:tcW w:w="1998" w:type="dxa"/>
            <w:vMerge/>
            <w:tcMar>
              <w:left w:w="43" w:type="dxa"/>
              <w:right w:w="43" w:type="dxa"/>
            </w:tcMar>
          </w:tcPr>
          <w:p w:rsidR="00241D8E" w:rsidRPr="00EC099D" w:rsidRDefault="00241D8E" w:rsidP="001142E6">
            <w:pPr>
              <w:spacing w:after="58"/>
            </w:pPr>
          </w:p>
        </w:tc>
        <w:tc>
          <w:tcPr>
            <w:tcW w:w="2790" w:type="dxa"/>
          </w:tcPr>
          <w:p w:rsidR="00241D8E" w:rsidRPr="00EC099D" w:rsidRDefault="00295758" w:rsidP="00F8191A">
            <w:pPr>
              <w:spacing w:after="58"/>
            </w:pPr>
            <w:r w:rsidRPr="00295758">
              <w:t>CBIT Post-test</w:t>
            </w:r>
          </w:p>
        </w:tc>
        <w:tc>
          <w:tcPr>
            <w:tcW w:w="1620" w:type="dxa"/>
          </w:tcPr>
          <w:p w:rsidR="00241D8E" w:rsidRPr="00EC099D" w:rsidRDefault="00295758" w:rsidP="00F8191A">
            <w:pPr>
              <w:pStyle w:val="ListBullet"/>
              <w:tabs>
                <w:tab w:val="clear" w:pos="1440"/>
              </w:tabs>
              <w:ind w:left="0" w:firstLine="0"/>
              <w:jc w:val="center"/>
              <w:rPr>
                <w:bCs/>
                <w:sz w:val="24"/>
                <w:szCs w:val="24"/>
              </w:rPr>
            </w:pPr>
            <w:r w:rsidRPr="00295758">
              <w:rPr>
                <w:bCs/>
                <w:sz w:val="24"/>
                <w:szCs w:val="24"/>
              </w:rPr>
              <w:t>3/60</w:t>
            </w:r>
          </w:p>
        </w:tc>
        <w:tc>
          <w:tcPr>
            <w:tcW w:w="1440" w:type="dxa"/>
          </w:tcPr>
          <w:p w:rsidR="00241D8E" w:rsidRPr="00EC099D" w:rsidRDefault="00295758" w:rsidP="00F8191A">
            <w:pPr>
              <w:pStyle w:val="ListBullet"/>
              <w:tabs>
                <w:tab w:val="clear" w:pos="1440"/>
              </w:tabs>
              <w:ind w:left="0" w:firstLine="0"/>
              <w:jc w:val="center"/>
              <w:rPr>
                <w:bCs/>
                <w:sz w:val="24"/>
                <w:szCs w:val="24"/>
              </w:rPr>
            </w:pPr>
            <w:r w:rsidRPr="00295758">
              <w:rPr>
                <w:bCs/>
                <w:sz w:val="24"/>
                <w:szCs w:val="24"/>
              </w:rPr>
              <w:t>$33.51</w:t>
            </w:r>
          </w:p>
        </w:tc>
        <w:tc>
          <w:tcPr>
            <w:tcW w:w="1530" w:type="dxa"/>
          </w:tcPr>
          <w:p w:rsidR="00241D8E" w:rsidRPr="00EC099D" w:rsidRDefault="00295758" w:rsidP="00F8191A">
            <w:pPr>
              <w:pStyle w:val="ListBullet"/>
              <w:tabs>
                <w:tab w:val="clear" w:pos="1440"/>
              </w:tabs>
              <w:ind w:left="0" w:firstLine="0"/>
              <w:jc w:val="center"/>
              <w:rPr>
                <w:bCs/>
                <w:sz w:val="24"/>
                <w:szCs w:val="24"/>
              </w:rPr>
            </w:pPr>
            <w:r w:rsidRPr="00295758">
              <w:rPr>
                <w:bCs/>
                <w:sz w:val="24"/>
                <w:szCs w:val="24"/>
              </w:rPr>
              <w:t>$1.68</w:t>
            </w:r>
          </w:p>
        </w:tc>
      </w:tr>
      <w:tr w:rsidR="00241D8E" w:rsidRPr="00EC099D" w:rsidTr="00EC099D">
        <w:trPr>
          <w:cantSplit/>
        </w:trPr>
        <w:tc>
          <w:tcPr>
            <w:tcW w:w="1998" w:type="dxa"/>
            <w:vMerge/>
            <w:tcMar>
              <w:left w:w="43" w:type="dxa"/>
              <w:right w:w="43" w:type="dxa"/>
            </w:tcMar>
          </w:tcPr>
          <w:p w:rsidR="00241D8E" w:rsidRPr="00EC099D" w:rsidRDefault="00241D8E" w:rsidP="001142E6">
            <w:pPr>
              <w:spacing w:after="58"/>
            </w:pPr>
          </w:p>
        </w:tc>
        <w:tc>
          <w:tcPr>
            <w:tcW w:w="2790" w:type="dxa"/>
          </w:tcPr>
          <w:p w:rsidR="00241D8E" w:rsidRPr="00EC099D" w:rsidRDefault="00295758" w:rsidP="00C557EB">
            <w:pPr>
              <w:spacing w:after="58"/>
            </w:pPr>
            <w:r w:rsidRPr="00295758">
              <w:t>CBIT Online Program Evaluation</w:t>
            </w:r>
          </w:p>
        </w:tc>
        <w:tc>
          <w:tcPr>
            <w:tcW w:w="1620" w:type="dxa"/>
          </w:tcPr>
          <w:p w:rsidR="00241D8E" w:rsidRPr="00EC099D" w:rsidRDefault="00295758" w:rsidP="00C557EB">
            <w:pPr>
              <w:pStyle w:val="ListBullet"/>
              <w:tabs>
                <w:tab w:val="clear" w:pos="1440"/>
              </w:tabs>
              <w:ind w:left="0" w:firstLine="0"/>
              <w:jc w:val="center"/>
              <w:rPr>
                <w:bCs/>
                <w:sz w:val="24"/>
                <w:szCs w:val="24"/>
              </w:rPr>
            </w:pPr>
            <w:r w:rsidRPr="00295758">
              <w:rPr>
                <w:bCs/>
                <w:sz w:val="24"/>
                <w:szCs w:val="24"/>
              </w:rPr>
              <w:t>1/60</w:t>
            </w:r>
          </w:p>
        </w:tc>
        <w:tc>
          <w:tcPr>
            <w:tcW w:w="1440" w:type="dxa"/>
          </w:tcPr>
          <w:p w:rsidR="00241D8E" w:rsidRPr="00EC099D" w:rsidRDefault="00295758" w:rsidP="00C557EB">
            <w:pPr>
              <w:pStyle w:val="ListBullet"/>
              <w:tabs>
                <w:tab w:val="clear" w:pos="1440"/>
              </w:tabs>
              <w:ind w:left="0" w:firstLine="0"/>
              <w:jc w:val="center"/>
              <w:rPr>
                <w:bCs/>
                <w:sz w:val="24"/>
                <w:szCs w:val="24"/>
              </w:rPr>
            </w:pPr>
            <w:r w:rsidRPr="00295758">
              <w:rPr>
                <w:bCs/>
                <w:sz w:val="24"/>
                <w:szCs w:val="24"/>
              </w:rPr>
              <w:t>$33.51</w:t>
            </w:r>
          </w:p>
        </w:tc>
        <w:tc>
          <w:tcPr>
            <w:tcW w:w="1530" w:type="dxa"/>
          </w:tcPr>
          <w:p w:rsidR="00241D8E" w:rsidRPr="00EC099D" w:rsidRDefault="00295758" w:rsidP="00C557EB">
            <w:pPr>
              <w:pStyle w:val="ListBullet"/>
              <w:tabs>
                <w:tab w:val="clear" w:pos="1440"/>
              </w:tabs>
              <w:ind w:left="0" w:firstLine="0"/>
              <w:jc w:val="center"/>
              <w:rPr>
                <w:bCs/>
                <w:sz w:val="24"/>
                <w:szCs w:val="24"/>
                <w:highlight w:val="yellow"/>
              </w:rPr>
            </w:pPr>
            <w:r w:rsidRPr="00295758">
              <w:rPr>
                <w:bCs/>
                <w:sz w:val="24"/>
                <w:szCs w:val="24"/>
              </w:rPr>
              <w:t>$0.56</w:t>
            </w:r>
          </w:p>
        </w:tc>
      </w:tr>
      <w:tr w:rsidR="00241D8E" w:rsidRPr="00EC099D" w:rsidTr="00EC099D">
        <w:trPr>
          <w:cantSplit/>
        </w:trPr>
        <w:tc>
          <w:tcPr>
            <w:tcW w:w="1998" w:type="dxa"/>
            <w:vMerge/>
            <w:tcMar>
              <w:left w:w="43" w:type="dxa"/>
              <w:right w:w="43" w:type="dxa"/>
            </w:tcMar>
          </w:tcPr>
          <w:p w:rsidR="00241D8E" w:rsidRPr="00EC099D" w:rsidRDefault="00241D8E" w:rsidP="001142E6">
            <w:pPr>
              <w:spacing w:after="58"/>
            </w:pPr>
          </w:p>
        </w:tc>
        <w:tc>
          <w:tcPr>
            <w:tcW w:w="2790" w:type="dxa"/>
          </w:tcPr>
          <w:p w:rsidR="00241D8E" w:rsidRPr="00EC099D" w:rsidRDefault="00295758" w:rsidP="00535BB9">
            <w:pPr>
              <w:spacing w:after="58"/>
            </w:pPr>
            <w:r w:rsidRPr="00295758">
              <w:t>CBIT Program 3 Month Follow-up</w:t>
            </w:r>
          </w:p>
        </w:tc>
        <w:tc>
          <w:tcPr>
            <w:tcW w:w="1620" w:type="dxa"/>
          </w:tcPr>
          <w:p w:rsidR="00241D8E" w:rsidRPr="00EC099D" w:rsidRDefault="00295758" w:rsidP="00F87161">
            <w:pPr>
              <w:pStyle w:val="ListBullet"/>
              <w:tabs>
                <w:tab w:val="clear" w:pos="1440"/>
              </w:tabs>
              <w:ind w:left="0" w:firstLine="0"/>
              <w:jc w:val="center"/>
              <w:rPr>
                <w:bCs/>
                <w:sz w:val="24"/>
                <w:szCs w:val="24"/>
              </w:rPr>
            </w:pPr>
            <w:r w:rsidRPr="00295758">
              <w:rPr>
                <w:bCs/>
                <w:sz w:val="24"/>
                <w:szCs w:val="24"/>
              </w:rPr>
              <w:t>1/60</w:t>
            </w:r>
          </w:p>
        </w:tc>
        <w:tc>
          <w:tcPr>
            <w:tcW w:w="1440" w:type="dxa"/>
          </w:tcPr>
          <w:p w:rsidR="00241D8E" w:rsidRPr="00EC099D" w:rsidRDefault="00295758" w:rsidP="00F87161">
            <w:pPr>
              <w:pStyle w:val="ListBullet"/>
              <w:tabs>
                <w:tab w:val="clear" w:pos="1440"/>
              </w:tabs>
              <w:ind w:left="0" w:firstLine="0"/>
              <w:jc w:val="center"/>
              <w:rPr>
                <w:bCs/>
                <w:sz w:val="24"/>
                <w:szCs w:val="24"/>
              </w:rPr>
            </w:pPr>
            <w:r w:rsidRPr="00295758">
              <w:rPr>
                <w:bCs/>
                <w:sz w:val="24"/>
                <w:szCs w:val="24"/>
              </w:rPr>
              <w:t>$33.51</w:t>
            </w:r>
          </w:p>
        </w:tc>
        <w:tc>
          <w:tcPr>
            <w:tcW w:w="1530" w:type="dxa"/>
          </w:tcPr>
          <w:p w:rsidR="00241D8E" w:rsidRPr="00EC099D" w:rsidRDefault="00295758" w:rsidP="00F87161">
            <w:pPr>
              <w:jc w:val="center"/>
            </w:pPr>
            <w:r w:rsidRPr="00295758">
              <w:rPr>
                <w:bCs/>
              </w:rPr>
              <w:t>$0.56</w:t>
            </w:r>
          </w:p>
        </w:tc>
      </w:tr>
      <w:tr w:rsidR="004E4270" w:rsidRPr="00EC099D" w:rsidTr="00EC099D">
        <w:trPr>
          <w:cantSplit/>
        </w:trPr>
        <w:tc>
          <w:tcPr>
            <w:tcW w:w="1998" w:type="dxa"/>
            <w:tcMar>
              <w:left w:w="43" w:type="dxa"/>
              <w:right w:w="43" w:type="dxa"/>
            </w:tcMar>
          </w:tcPr>
          <w:p w:rsidR="004E4270" w:rsidRPr="00EC099D" w:rsidRDefault="00295758" w:rsidP="001142E6">
            <w:pPr>
              <w:spacing w:after="58"/>
            </w:pPr>
            <w:r w:rsidRPr="00295758">
              <w:t>Health professionals</w:t>
            </w:r>
          </w:p>
        </w:tc>
        <w:tc>
          <w:tcPr>
            <w:tcW w:w="2790" w:type="dxa"/>
          </w:tcPr>
          <w:p w:rsidR="004E4270" w:rsidRPr="00EC099D" w:rsidRDefault="00295758" w:rsidP="004E4270">
            <w:pPr>
              <w:spacing w:after="58"/>
            </w:pPr>
            <w:r w:rsidRPr="00295758">
              <w:t xml:space="preserve">Medical Resource Dissemination  </w:t>
            </w:r>
          </w:p>
        </w:tc>
        <w:tc>
          <w:tcPr>
            <w:tcW w:w="1620" w:type="dxa"/>
          </w:tcPr>
          <w:p w:rsidR="004E4270" w:rsidRPr="00EC099D" w:rsidRDefault="00295758" w:rsidP="004E4270">
            <w:pPr>
              <w:pStyle w:val="ListBullet"/>
              <w:tabs>
                <w:tab w:val="clear" w:pos="1440"/>
              </w:tabs>
              <w:ind w:left="0" w:firstLine="0"/>
              <w:jc w:val="center"/>
              <w:rPr>
                <w:bCs/>
                <w:sz w:val="24"/>
                <w:szCs w:val="24"/>
              </w:rPr>
            </w:pPr>
            <w:r w:rsidRPr="00295758">
              <w:rPr>
                <w:bCs/>
                <w:sz w:val="24"/>
                <w:szCs w:val="24"/>
              </w:rPr>
              <w:t>2/60</w:t>
            </w:r>
          </w:p>
        </w:tc>
        <w:tc>
          <w:tcPr>
            <w:tcW w:w="1440" w:type="dxa"/>
          </w:tcPr>
          <w:p w:rsidR="004E4270" w:rsidRPr="00EC099D" w:rsidRDefault="00295758" w:rsidP="004E4270">
            <w:pPr>
              <w:pStyle w:val="ListBullet"/>
              <w:tabs>
                <w:tab w:val="clear" w:pos="1440"/>
              </w:tabs>
              <w:ind w:left="0" w:firstLine="0"/>
              <w:jc w:val="center"/>
              <w:rPr>
                <w:bCs/>
                <w:sz w:val="24"/>
                <w:szCs w:val="24"/>
              </w:rPr>
            </w:pPr>
            <w:r w:rsidRPr="00295758">
              <w:rPr>
                <w:bCs/>
                <w:sz w:val="24"/>
                <w:szCs w:val="24"/>
              </w:rPr>
              <w:t>$33.51</w:t>
            </w:r>
          </w:p>
        </w:tc>
        <w:tc>
          <w:tcPr>
            <w:tcW w:w="1530" w:type="dxa"/>
          </w:tcPr>
          <w:p w:rsidR="004E4270" w:rsidRPr="00EC099D" w:rsidRDefault="00295758" w:rsidP="004E4270">
            <w:pPr>
              <w:pStyle w:val="ListBullet"/>
              <w:tabs>
                <w:tab w:val="clear" w:pos="1440"/>
              </w:tabs>
              <w:ind w:left="0" w:firstLine="0"/>
              <w:jc w:val="center"/>
              <w:rPr>
                <w:bCs/>
                <w:sz w:val="24"/>
                <w:szCs w:val="24"/>
                <w:highlight w:val="yellow"/>
              </w:rPr>
            </w:pPr>
            <w:r w:rsidRPr="00295758">
              <w:rPr>
                <w:bCs/>
                <w:sz w:val="24"/>
                <w:szCs w:val="24"/>
              </w:rPr>
              <w:t>$1.17</w:t>
            </w:r>
          </w:p>
        </w:tc>
      </w:tr>
      <w:tr w:rsidR="00241D8E" w:rsidRPr="00EC099D" w:rsidTr="00EC099D">
        <w:trPr>
          <w:cantSplit/>
        </w:trPr>
        <w:tc>
          <w:tcPr>
            <w:tcW w:w="1998" w:type="dxa"/>
            <w:vMerge w:val="restart"/>
            <w:tcMar>
              <w:left w:w="43" w:type="dxa"/>
              <w:right w:w="43" w:type="dxa"/>
            </w:tcMar>
          </w:tcPr>
          <w:p w:rsidR="00241D8E" w:rsidRPr="00EC099D" w:rsidRDefault="00295758" w:rsidP="001142E6">
            <w:pPr>
              <w:spacing w:after="58"/>
            </w:pPr>
            <w:r w:rsidRPr="00295758">
              <w:t>Teachers/Educators</w:t>
            </w:r>
          </w:p>
          <w:p w:rsidR="00241D8E" w:rsidRPr="00EC099D" w:rsidRDefault="00241D8E" w:rsidP="001142E6">
            <w:pPr>
              <w:spacing w:after="58"/>
            </w:pPr>
          </w:p>
        </w:tc>
        <w:tc>
          <w:tcPr>
            <w:tcW w:w="2790" w:type="dxa"/>
          </w:tcPr>
          <w:p w:rsidR="00241D8E" w:rsidRPr="00EC099D" w:rsidRDefault="00295758" w:rsidP="0087711D">
            <w:pPr>
              <w:spacing w:after="58"/>
            </w:pPr>
            <w:r w:rsidRPr="00295758">
              <w:t>Education Program Evaluation</w:t>
            </w:r>
          </w:p>
        </w:tc>
        <w:tc>
          <w:tcPr>
            <w:tcW w:w="1620" w:type="dxa"/>
          </w:tcPr>
          <w:p w:rsidR="00241D8E" w:rsidRPr="00EC099D" w:rsidRDefault="00295758" w:rsidP="0087711D">
            <w:pPr>
              <w:pStyle w:val="ListBullet"/>
              <w:tabs>
                <w:tab w:val="clear" w:pos="1440"/>
              </w:tabs>
              <w:ind w:left="0" w:firstLine="0"/>
              <w:jc w:val="center"/>
              <w:rPr>
                <w:bCs/>
                <w:sz w:val="24"/>
                <w:szCs w:val="24"/>
              </w:rPr>
            </w:pPr>
            <w:r w:rsidRPr="00295758">
              <w:rPr>
                <w:bCs/>
                <w:sz w:val="24"/>
                <w:szCs w:val="24"/>
              </w:rPr>
              <w:t>2/60</w:t>
            </w:r>
          </w:p>
        </w:tc>
        <w:tc>
          <w:tcPr>
            <w:tcW w:w="1440" w:type="dxa"/>
          </w:tcPr>
          <w:p w:rsidR="00241D8E" w:rsidRPr="00EC099D" w:rsidRDefault="00295758" w:rsidP="0087711D">
            <w:pPr>
              <w:pStyle w:val="ListBullet"/>
              <w:tabs>
                <w:tab w:val="clear" w:pos="1440"/>
              </w:tabs>
              <w:ind w:left="0" w:firstLine="0"/>
              <w:jc w:val="center"/>
              <w:rPr>
                <w:bCs/>
                <w:sz w:val="24"/>
                <w:szCs w:val="24"/>
              </w:rPr>
            </w:pPr>
            <w:r w:rsidRPr="00295758">
              <w:rPr>
                <w:bCs/>
                <w:sz w:val="24"/>
                <w:szCs w:val="24"/>
              </w:rPr>
              <w:t>$23.81</w:t>
            </w:r>
          </w:p>
        </w:tc>
        <w:tc>
          <w:tcPr>
            <w:tcW w:w="1530" w:type="dxa"/>
          </w:tcPr>
          <w:p w:rsidR="00241D8E" w:rsidRPr="00EC099D" w:rsidRDefault="00295758" w:rsidP="0087711D">
            <w:pPr>
              <w:pStyle w:val="ListBullet"/>
              <w:tabs>
                <w:tab w:val="clear" w:pos="1440"/>
              </w:tabs>
              <w:ind w:left="0" w:firstLine="0"/>
              <w:jc w:val="center"/>
              <w:rPr>
                <w:bCs/>
                <w:sz w:val="24"/>
                <w:szCs w:val="24"/>
              </w:rPr>
            </w:pPr>
            <w:r w:rsidRPr="00295758">
              <w:rPr>
                <w:bCs/>
                <w:sz w:val="24"/>
                <w:szCs w:val="24"/>
              </w:rPr>
              <w:t>$0.79</w:t>
            </w:r>
          </w:p>
        </w:tc>
      </w:tr>
      <w:tr w:rsidR="00241D8E" w:rsidRPr="00EC099D" w:rsidTr="00EC099D">
        <w:trPr>
          <w:cantSplit/>
        </w:trPr>
        <w:tc>
          <w:tcPr>
            <w:tcW w:w="1998" w:type="dxa"/>
            <w:vMerge/>
            <w:tcMar>
              <w:left w:w="43" w:type="dxa"/>
              <w:right w:w="43" w:type="dxa"/>
            </w:tcMar>
            <w:vAlign w:val="center"/>
          </w:tcPr>
          <w:p w:rsidR="00241D8E" w:rsidRPr="00EC099D" w:rsidRDefault="00241D8E" w:rsidP="00E81C59">
            <w:pPr>
              <w:spacing w:after="58"/>
            </w:pPr>
          </w:p>
        </w:tc>
        <w:tc>
          <w:tcPr>
            <w:tcW w:w="2790" w:type="dxa"/>
          </w:tcPr>
          <w:p w:rsidR="00241D8E" w:rsidRPr="00EC099D" w:rsidRDefault="00295758" w:rsidP="00EE3501">
            <w:r w:rsidRPr="00295758">
              <w:t>Education  Pre-test</w:t>
            </w:r>
          </w:p>
        </w:tc>
        <w:tc>
          <w:tcPr>
            <w:tcW w:w="1620" w:type="dxa"/>
          </w:tcPr>
          <w:p w:rsidR="00241D8E" w:rsidRPr="00EC099D" w:rsidRDefault="00295758" w:rsidP="00E81C59">
            <w:pPr>
              <w:pStyle w:val="ListBullet"/>
              <w:tabs>
                <w:tab w:val="clear" w:pos="1440"/>
              </w:tabs>
              <w:ind w:left="0" w:firstLine="0"/>
              <w:jc w:val="center"/>
              <w:rPr>
                <w:bCs/>
                <w:sz w:val="24"/>
                <w:szCs w:val="24"/>
              </w:rPr>
            </w:pPr>
            <w:r w:rsidRPr="00295758">
              <w:rPr>
                <w:bCs/>
                <w:sz w:val="24"/>
                <w:szCs w:val="24"/>
              </w:rPr>
              <w:t>3/60</w:t>
            </w:r>
          </w:p>
        </w:tc>
        <w:tc>
          <w:tcPr>
            <w:tcW w:w="1440" w:type="dxa"/>
          </w:tcPr>
          <w:p w:rsidR="00241D8E" w:rsidRPr="00EC099D" w:rsidRDefault="00295758" w:rsidP="00E81C59">
            <w:pPr>
              <w:pStyle w:val="ListBullet"/>
              <w:tabs>
                <w:tab w:val="clear" w:pos="1440"/>
              </w:tabs>
              <w:ind w:left="0" w:firstLine="0"/>
              <w:jc w:val="center"/>
              <w:rPr>
                <w:bCs/>
                <w:sz w:val="24"/>
                <w:szCs w:val="24"/>
              </w:rPr>
            </w:pPr>
            <w:r w:rsidRPr="00295758">
              <w:rPr>
                <w:bCs/>
                <w:sz w:val="24"/>
                <w:szCs w:val="24"/>
              </w:rPr>
              <w:t>$23.81</w:t>
            </w:r>
          </w:p>
        </w:tc>
        <w:tc>
          <w:tcPr>
            <w:tcW w:w="1530" w:type="dxa"/>
          </w:tcPr>
          <w:p w:rsidR="00241D8E" w:rsidRPr="00EC099D" w:rsidRDefault="00295758" w:rsidP="00E81C59">
            <w:pPr>
              <w:pStyle w:val="ListBullet"/>
              <w:tabs>
                <w:tab w:val="clear" w:pos="1440"/>
              </w:tabs>
              <w:ind w:left="0" w:firstLine="0"/>
              <w:jc w:val="center"/>
              <w:rPr>
                <w:bCs/>
                <w:sz w:val="24"/>
                <w:szCs w:val="24"/>
              </w:rPr>
            </w:pPr>
            <w:r w:rsidRPr="00295758">
              <w:rPr>
                <w:bCs/>
                <w:sz w:val="24"/>
                <w:szCs w:val="24"/>
              </w:rPr>
              <w:t>$1.19</w:t>
            </w:r>
          </w:p>
        </w:tc>
      </w:tr>
      <w:tr w:rsidR="00241D8E" w:rsidRPr="00EC099D" w:rsidTr="00EC099D">
        <w:trPr>
          <w:cantSplit/>
        </w:trPr>
        <w:tc>
          <w:tcPr>
            <w:tcW w:w="1998" w:type="dxa"/>
            <w:vMerge/>
            <w:tcMar>
              <w:left w:w="43" w:type="dxa"/>
              <w:right w:w="43" w:type="dxa"/>
            </w:tcMar>
            <w:vAlign w:val="center"/>
          </w:tcPr>
          <w:p w:rsidR="00241D8E" w:rsidRPr="00EC099D" w:rsidRDefault="00241D8E" w:rsidP="00E81C59">
            <w:pPr>
              <w:spacing w:after="58"/>
            </w:pPr>
          </w:p>
        </w:tc>
        <w:tc>
          <w:tcPr>
            <w:tcW w:w="2790" w:type="dxa"/>
          </w:tcPr>
          <w:p w:rsidR="00241D8E" w:rsidRPr="00EC099D" w:rsidRDefault="00295758" w:rsidP="00E81C59">
            <w:r w:rsidRPr="00295758">
              <w:t>Education  Post-test</w:t>
            </w:r>
          </w:p>
        </w:tc>
        <w:tc>
          <w:tcPr>
            <w:tcW w:w="1620" w:type="dxa"/>
          </w:tcPr>
          <w:p w:rsidR="00241D8E" w:rsidRPr="00EC099D" w:rsidRDefault="00295758" w:rsidP="00E81C59">
            <w:pPr>
              <w:pStyle w:val="ListBullet"/>
              <w:tabs>
                <w:tab w:val="clear" w:pos="1440"/>
              </w:tabs>
              <w:ind w:left="0" w:firstLine="0"/>
              <w:jc w:val="center"/>
              <w:rPr>
                <w:bCs/>
                <w:sz w:val="24"/>
                <w:szCs w:val="24"/>
              </w:rPr>
            </w:pPr>
            <w:r w:rsidRPr="00295758">
              <w:rPr>
                <w:bCs/>
                <w:sz w:val="24"/>
                <w:szCs w:val="24"/>
              </w:rPr>
              <w:t>3/60</w:t>
            </w:r>
          </w:p>
        </w:tc>
        <w:tc>
          <w:tcPr>
            <w:tcW w:w="1440" w:type="dxa"/>
          </w:tcPr>
          <w:p w:rsidR="00241D8E" w:rsidRPr="00EC099D" w:rsidRDefault="00295758" w:rsidP="00E81C59">
            <w:pPr>
              <w:pStyle w:val="ListBullet"/>
              <w:tabs>
                <w:tab w:val="clear" w:pos="1440"/>
              </w:tabs>
              <w:ind w:left="0" w:firstLine="0"/>
              <w:jc w:val="center"/>
              <w:rPr>
                <w:bCs/>
                <w:sz w:val="24"/>
                <w:szCs w:val="24"/>
              </w:rPr>
            </w:pPr>
            <w:r w:rsidRPr="00295758">
              <w:rPr>
                <w:bCs/>
                <w:sz w:val="24"/>
                <w:szCs w:val="24"/>
              </w:rPr>
              <w:t>$23.81</w:t>
            </w:r>
          </w:p>
        </w:tc>
        <w:tc>
          <w:tcPr>
            <w:tcW w:w="1530" w:type="dxa"/>
          </w:tcPr>
          <w:p w:rsidR="00241D8E" w:rsidRPr="00EC099D" w:rsidRDefault="00295758" w:rsidP="00E81C59">
            <w:pPr>
              <w:pStyle w:val="ListBullet"/>
              <w:tabs>
                <w:tab w:val="clear" w:pos="1440"/>
              </w:tabs>
              <w:ind w:left="0" w:firstLine="0"/>
              <w:jc w:val="center"/>
              <w:rPr>
                <w:bCs/>
                <w:sz w:val="24"/>
                <w:szCs w:val="24"/>
              </w:rPr>
            </w:pPr>
            <w:r w:rsidRPr="00295758">
              <w:rPr>
                <w:bCs/>
                <w:sz w:val="24"/>
                <w:szCs w:val="24"/>
              </w:rPr>
              <w:t>$1.19</w:t>
            </w:r>
          </w:p>
        </w:tc>
      </w:tr>
      <w:tr w:rsidR="00F87161" w:rsidRPr="00EC099D" w:rsidTr="00EC099D">
        <w:trPr>
          <w:cantSplit/>
        </w:trPr>
        <w:tc>
          <w:tcPr>
            <w:tcW w:w="1998" w:type="dxa"/>
            <w:tcMar>
              <w:left w:w="43" w:type="dxa"/>
              <w:right w:w="43" w:type="dxa"/>
            </w:tcMar>
            <w:vAlign w:val="center"/>
          </w:tcPr>
          <w:p w:rsidR="00F87161" w:rsidRPr="00EC099D" w:rsidRDefault="00295758" w:rsidP="00C04CA7">
            <w:pPr>
              <w:spacing w:after="58"/>
            </w:pPr>
            <w:r w:rsidRPr="00295758">
              <w:t>Teachers/Educators</w:t>
            </w:r>
          </w:p>
        </w:tc>
        <w:tc>
          <w:tcPr>
            <w:tcW w:w="2790" w:type="dxa"/>
          </w:tcPr>
          <w:p w:rsidR="00F87161" w:rsidRPr="00EC099D" w:rsidRDefault="00295758" w:rsidP="00535BB9">
            <w:pPr>
              <w:spacing w:after="58"/>
            </w:pPr>
            <w:r w:rsidRPr="00295758">
              <w:t xml:space="preserve">Education Resource Dissemination </w:t>
            </w:r>
          </w:p>
        </w:tc>
        <w:tc>
          <w:tcPr>
            <w:tcW w:w="1620" w:type="dxa"/>
          </w:tcPr>
          <w:p w:rsidR="00F87161" w:rsidRPr="00EC099D" w:rsidRDefault="00295758" w:rsidP="00F87161">
            <w:pPr>
              <w:pStyle w:val="ListBullet"/>
              <w:tabs>
                <w:tab w:val="clear" w:pos="1440"/>
              </w:tabs>
              <w:ind w:left="0" w:firstLine="0"/>
              <w:jc w:val="center"/>
              <w:rPr>
                <w:bCs/>
                <w:sz w:val="24"/>
                <w:szCs w:val="24"/>
              </w:rPr>
            </w:pPr>
            <w:r w:rsidRPr="00295758">
              <w:rPr>
                <w:bCs/>
                <w:sz w:val="24"/>
                <w:szCs w:val="24"/>
              </w:rPr>
              <w:t>2/60</w:t>
            </w:r>
          </w:p>
        </w:tc>
        <w:tc>
          <w:tcPr>
            <w:tcW w:w="1440" w:type="dxa"/>
          </w:tcPr>
          <w:p w:rsidR="00F87161" w:rsidRPr="00EC099D" w:rsidRDefault="00295758" w:rsidP="00F87161">
            <w:pPr>
              <w:pStyle w:val="ListBullet"/>
              <w:tabs>
                <w:tab w:val="clear" w:pos="1440"/>
              </w:tabs>
              <w:ind w:left="0" w:firstLine="0"/>
              <w:jc w:val="center"/>
              <w:rPr>
                <w:bCs/>
                <w:sz w:val="24"/>
                <w:szCs w:val="24"/>
              </w:rPr>
            </w:pPr>
            <w:r w:rsidRPr="00295758">
              <w:rPr>
                <w:bCs/>
                <w:sz w:val="24"/>
                <w:szCs w:val="24"/>
              </w:rPr>
              <w:t>$23.81</w:t>
            </w:r>
          </w:p>
        </w:tc>
        <w:tc>
          <w:tcPr>
            <w:tcW w:w="1530" w:type="dxa"/>
          </w:tcPr>
          <w:p w:rsidR="00F87161" w:rsidRPr="00EC099D" w:rsidRDefault="00295758" w:rsidP="00F87161">
            <w:pPr>
              <w:pStyle w:val="ListBullet"/>
              <w:tabs>
                <w:tab w:val="clear" w:pos="1440"/>
              </w:tabs>
              <w:ind w:left="0" w:firstLine="0"/>
              <w:jc w:val="center"/>
              <w:rPr>
                <w:bCs/>
                <w:sz w:val="24"/>
                <w:szCs w:val="24"/>
                <w:highlight w:val="yellow"/>
              </w:rPr>
            </w:pPr>
            <w:r w:rsidRPr="00295758">
              <w:rPr>
                <w:bCs/>
                <w:sz w:val="24"/>
                <w:szCs w:val="24"/>
              </w:rPr>
              <w:t>$0.79</w:t>
            </w:r>
          </w:p>
        </w:tc>
      </w:tr>
      <w:tr w:rsidR="00241D8E" w:rsidRPr="00EC099D" w:rsidTr="00EC099D">
        <w:trPr>
          <w:cantSplit/>
        </w:trPr>
        <w:tc>
          <w:tcPr>
            <w:tcW w:w="1998" w:type="dxa"/>
            <w:vMerge w:val="restart"/>
            <w:tcMar>
              <w:left w:w="43" w:type="dxa"/>
              <w:right w:w="43" w:type="dxa"/>
            </w:tcMar>
            <w:vAlign w:val="center"/>
          </w:tcPr>
          <w:p w:rsidR="00241D8E" w:rsidRPr="00EC099D" w:rsidRDefault="00295758" w:rsidP="004E4270">
            <w:pPr>
              <w:spacing w:after="58"/>
            </w:pPr>
            <w:r w:rsidRPr="00295758">
              <w:t>Public</w:t>
            </w:r>
          </w:p>
          <w:p w:rsidR="00241D8E" w:rsidRPr="00EC099D" w:rsidRDefault="00241D8E" w:rsidP="004E4270">
            <w:pPr>
              <w:spacing w:after="58"/>
            </w:pPr>
          </w:p>
        </w:tc>
        <w:tc>
          <w:tcPr>
            <w:tcW w:w="2790" w:type="dxa"/>
          </w:tcPr>
          <w:p w:rsidR="00241D8E" w:rsidRPr="00EC099D" w:rsidRDefault="00295758" w:rsidP="004E4270">
            <w:pPr>
              <w:spacing w:after="58"/>
            </w:pPr>
            <w:r w:rsidRPr="00295758">
              <w:t>Family/Public Education Program Evaluation</w:t>
            </w:r>
          </w:p>
        </w:tc>
        <w:tc>
          <w:tcPr>
            <w:tcW w:w="1620" w:type="dxa"/>
          </w:tcPr>
          <w:p w:rsidR="00241D8E" w:rsidRPr="00EC099D" w:rsidRDefault="00295758" w:rsidP="004E4270">
            <w:pPr>
              <w:pStyle w:val="ListBullet"/>
              <w:tabs>
                <w:tab w:val="clear" w:pos="1440"/>
              </w:tabs>
              <w:ind w:left="0" w:firstLine="0"/>
              <w:jc w:val="center"/>
              <w:rPr>
                <w:bCs/>
                <w:sz w:val="24"/>
                <w:szCs w:val="24"/>
              </w:rPr>
            </w:pPr>
            <w:r w:rsidRPr="00295758">
              <w:rPr>
                <w:bCs/>
                <w:sz w:val="24"/>
                <w:szCs w:val="24"/>
              </w:rPr>
              <w:t>2/60</w:t>
            </w:r>
          </w:p>
        </w:tc>
        <w:tc>
          <w:tcPr>
            <w:tcW w:w="1440" w:type="dxa"/>
          </w:tcPr>
          <w:p w:rsidR="00241D8E" w:rsidRPr="00EC099D" w:rsidRDefault="00295758" w:rsidP="004E4270">
            <w:pPr>
              <w:pStyle w:val="ListBullet"/>
              <w:tabs>
                <w:tab w:val="clear" w:pos="1440"/>
              </w:tabs>
              <w:ind w:left="0" w:firstLine="0"/>
              <w:jc w:val="center"/>
              <w:rPr>
                <w:bCs/>
                <w:sz w:val="24"/>
                <w:szCs w:val="24"/>
              </w:rPr>
            </w:pPr>
            <w:r w:rsidRPr="00295758">
              <w:rPr>
                <w:bCs/>
                <w:sz w:val="24"/>
                <w:szCs w:val="24"/>
              </w:rPr>
              <w:t>$20.90</w:t>
            </w:r>
          </w:p>
        </w:tc>
        <w:tc>
          <w:tcPr>
            <w:tcW w:w="1530" w:type="dxa"/>
          </w:tcPr>
          <w:p w:rsidR="00241D8E" w:rsidRPr="00EC099D" w:rsidRDefault="00295758" w:rsidP="004E4270">
            <w:pPr>
              <w:pStyle w:val="ListBullet"/>
              <w:tabs>
                <w:tab w:val="clear" w:pos="1440"/>
              </w:tabs>
              <w:ind w:left="0" w:firstLine="0"/>
              <w:jc w:val="center"/>
              <w:rPr>
                <w:bCs/>
                <w:sz w:val="24"/>
                <w:szCs w:val="24"/>
              </w:rPr>
            </w:pPr>
            <w:r w:rsidRPr="00295758">
              <w:rPr>
                <w:bCs/>
                <w:sz w:val="24"/>
                <w:szCs w:val="24"/>
              </w:rPr>
              <w:t>$0.70</w:t>
            </w:r>
          </w:p>
        </w:tc>
      </w:tr>
      <w:tr w:rsidR="00241D8E" w:rsidRPr="00EC099D" w:rsidTr="00EC099D">
        <w:trPr>
          <w:cantSplit/>
        </w:trPr>
        <w:tc>
          <w:tcPr>
            <w:tcW w:w="1998" w:type="dxa"/>
            <w:vMerge/>
            <w:tcMar>
              <w:left w:w="43" w:type="dxa"/>
              <w:right w:w="43" w:type="dxa"/>
            </w:tcMar>
            <w:vAlign w:val="center"/>
          </w:tcPr>
          <w:p w:rsidR="00241D8E" w:rsidRPr="00EC099D" w:rsidRDefault="00241D8E" w:rsidP="004E4270">
            <w:pPr>
              <w:spacing w:after="58"/>
            </w:pPr>
          </w:p>
        </w:tc>
        <w:tc>
          <w:tcPr>
            <w:tcW w:w="2790" w:type="dxa"/>
          </w:tcPr>
          <w:p w:rsidR="00241D8E" w:rsidRPr="00EC099D" w:rsidRDefault="00DD59AB" w:rsidP="004E4270">
            <w:pPr>
              <w:spacing w:after="58"/>
            </w:pPr>
            <w:r w:rsidRPr="00DD59AB">
              <w:t>Family/Public Medical Program Evaluation</w:t>
            </w:r>
          </w:p>
        </w:tc>
        <w:tc>
          <w:tcPr>
            <w:tcW w:w="1620" w:type="dxa"/>
          </w:tcPr>
          <w:p w:rsidR="00241D8E" w:rsidRPr="00EC099D" w:rsidRDefault="00DD59AB" w:rsidP="004E4270">
            <w:pPr>
              <w:pStyle w:val="ListBullet"/>
              <w:tabs>
                <w:tab w:val="clear" w:pos="1440"/>
              </w:tabs>
              <w:ind w:left="0" w:firstLine="0"/>
              <w:jc w:val="center"/>
              <w:rPr>
                <w:bCs/>
                <w:sz w:val="24"/>
                <w:szCs w:val="24"/>
              </w:rPr>
            </w:pPr>
            <w:r w:rsidRPr="00DD59AB">
              <w:rPr>
                <w:bCs/>
                <w:sz w:val="24"/>
                <w:szCs w:val="24"/>
              </w:rPr>
              <w:t>2/60</w:t>
            </w:r>
          </w:p>
        </w:tc>
        <w:tc>
          <w:tcPr>
            <w:tcW w:w="1440" w:type="dxa"/>
          </w:tcPr>
          <w:p w:rsidR="00241D8E" w:rsidRPr="00EC099D" w:rsidRDefault="00DD59AB" w:rsidP="004E4270">
            <w:pPr>
              <w:pStyle w:val="ListBullet"/>
              <w:tabs>
                <w:tab w:val="clear" w:pos="1440"/>
              </w:tabs>
              <w:ind w:left="0" w:firstLine="0"/>
              <w:jc w:val="center"/>
              <w:rPr>
                <w:bCs/>
                <w:sz w:val="24"/>
                <w:szCs w:val="24"/>
              </w:rPr>
            </w:pPr>
            <w:r w:rsidRPr="00DD59AB">
              <w:rPr>
                <w:bCs/>
                <w:sz w:val="24"/>
                <w:szCs w:val="24"/>
              </w:rPr>
              <w:t>$20.90</w:t>
            </w:r>
          </w:p>
        </w:tc>
        <w:tc>
          <w:tcPr>
            <w:tcW w:w="1530" w:type="dxa"/>
          </w:tcPr>
          <w:p w:rsidR="00241D8E" w:rsidRPr="00EC099D" w:rsidRDefault="00DD59AB" w:rsidP="004E4270">
            <w:pPr>
              <w:pStyle w:val="ListBullet"/>
              <w:tabs>
                <w:tab w:val="clear" w:pos="1440"/>
                <w:tab w:val="center" w:pos="4320"/>
                <w:tab w:val="right" w:pos="8640"/>
              </w:tabs>
              <w:ind w:left="0" w:firstLine="0"/>
              <w:jc w:val="center"/>
              <w:rPr>
                <w:bCs/>
                <w:sz w:val="24"/>
                <w:szCs w:val="24"/>
                <w:highlight w:val="yellow"/>
              </w:rPr>
            </w:pPr>
            <w:r w:rsidRPr="00DD59AB">
              <w:rPr>
                <w:bCs/>
                <w:sz w:val="24"/>
                <w:szCs w:val="24"/>
              </w:rPr>
              <w:t>$0.70</w:t>
            </w:r>
          </w:p>
        </w:tc>
      </w:tr>
      <w:tr w:rsidR="00F87161" w:rsidRPr="00EC099D" w:rsidTr="00EC099D">
        <w:trPr>
          <w:cantSplit/>
        </w:trPr>
        <w:tc>
          <w:tcPr>
            <w:tcW w:w="1998" w:type="dxa"/>
            <w:tcMar>
              <w:left w:w="43" w:type="dxa"/>
              <w:right w:w="43" w:type="dxa"/>
            </w:tcMar>
            <w:vAlign w:val="center"/>
          </w:tcPr>
          <w:p w:rsidR="00F87161" w:rsidRPr="00EC099D" w:rsidRDefault="00295758" w:rsidP="00C04CA7">
            <w:pPr>
              <w:spacing w:after="58"/>
            </w:pPr>
            <w:r w:rsidRPr="00295758">
              <w:t>Public</w:t>
            </w:r>
          </w:p>
        </w:tc>
        <w:tc>
          <w:tcPr>
            <w:tcW w:w="2790" w:type="dxa"/>
          </w:tcPr>
          <w:p w:rsidR="00F87161" w:rsidRPr="00EC099D" w:rsidRDefault="00295758" w:rsidP="00C04CA7">
            <w:pPr>
              <w:spacing w:after="58"/>
            </w:pPr>
            <w:r w:rsidRPr="00295758">
              <w:t xml:space="preserve">Family Resource Dissemination  </w:t>
            </w:r>
          </w:p>
        </w:tc>
        <w:tc>
          <w:tcPr>
            <w:tcW w:w="1620" w:type="dxa"/>
          </w:tcPr>
          <w:p w:rsidR="00F87161" w:rsidRPr="00EC099D" w:rsidRDefault="00295758" w:rsidP="00F87161">
            <w:pPr>
              <w:pStyle w:val="ListBullet"/>
              <w:tabs>
                <w:tab w:val="clear" w:pos="1440"/>
              </w:tabs>
              <w:ind w:left="0" w:firstLine="0"/>
              <w:jc w:val="center"/>
              <w:rPr>
                <w:bCs/>
                <w:sz w:val="24"/>
                <w:szCs w:val="24"/>
              </w:rPr>
            </w:pPr>
            <w:r w:rsidRPr="00295758">
              <w:rPr>
                <w:bCs/>
                <w:sz w:val="24"/>
                <w:szCs w:val="24"/>
              </w:rPr>
              <w:t>2/60</w:t>
            </w:r>
          </w:p>
        </w:tc>
        <w:tc>
          <w:tcPr>
            <w:tcW w:w="1440" w:type="dxa"/>
          </w:tcPr>
          <w:p w:rsidR="00F87161" w:rsidRPr="00EC099D" w:rsidRDefault="00295758" w:rsidP="00F87161">
            <w:pPr>
              <w:pStyle w:val="ListBullet"/>
              <w:tabs>
                <w:tab w:val="clear" w:pos="1440"/>
              </w:tabs>
              <w:ind w:left="0" w:firstLine="0"/>
              <w:jc w:val="center"/>
              <w:rPr>
                <w:bCs/>
                <w:sz w:val="24"/>
                <w:szCs w:val="24"/>
              </w:rPr>
            </w:pPr>
            <w:r w:rsidRPr="00295758">
              <w:rPr>
                <w:bCs/>
                <w:sz w:val="24"/>
                <w:szCs w:val="24"/>
              </w:rPr>
              <w:t>$20.90</w:t>
            </w:r>
          </w:p>
        </w:tc>
        <w:tc>
          <w:tcPr>
            <w:tcW w:w="1530" w:type="dxa"/>
          </w:tcPr>
          <w:p w:rsidR="00F87161" w:rsidRPr="00EC099D" w:rsidRDefault="00295758" w:rsidP="00F87161">
            <w:pPr>
              <w:pStyle w:val="ListBullet"/>
              <w:tabs>
                <w:tab w:val="clear" w:pos="1440"/>
              </w:tabs>
              <w:ind w:left="0" w:firstLine="0"/>
              <w:jc w:val="center"/>
              <w:rPr>
                <w:bCs/>
                <w:sz w:val="24"/>
                <w:szCs w:val="24"/>
                <w:highlight w:val="yellow"/>
              </w:rPr>
            </w:pPr>
            <w:r w:rsidRPr="00295758">
              <w:rPr>
                <w:bCs/>
                <w:sz w:val="24"/>
                <w:szCs w:val="24"/>
              </w:rPr>
              <w:t>$0.70</w:t>
            </w:r>
          </w:p>
        </w:tc>
      </w:tr>
    </w:tbl>
    <w:p w:rsidR="00165D4B" w:rsidRPr="00EC099D" w:rsidRDefault="00165D4B" w:rsidP="00165D4B">
      <w:pPr>
        <w:pStyle w:val="ListBullet"/>
        <w:tabs>
          <w:tab w:val="clear" w:pos="1440"/>
        </w:tabs>
        <w:ind w:left="0" w:firstLine="0"/>
        <w:rPr>
          <w:bCs/>
          <w:sz w:val="24"/>
          <w:szCs w:val="24"/>
        </w:rPr>
      </w:pPr>
    </w:p>
    <w:p w:rsidR="00652B0A" w:rsidRPr="00584285" w:rsidRDefault="00652B0A" w:rsidP="00663260">
      <w:pPr>
        <w:ind w:left="720" w:hanging="720"/>
        <w:rPr>
          <w:b/>
        </w:rPr>
      </w:pPr>
    </w:p>
    <w:p w:rsidR="00663260" w:rsidRPr="00584285" w:rsidRDefault="00663260" w:rsidP="00AB6EA6">
      <w:pPr>
        <w:keepNext/>
        <w:keepLines/>
        <w:spacing w:after="120"/>
        <w:rPr>
          <w:b/>
        </w:rPr>
      </w:pPr>
      <w:r w:rsidRPr="00584285">
        <w:rPr>
          <w:b/>
        </w:rPr>
        <w:t>A. 13.</w:t>
      </w:r>
      <w:r w:rsidRPr="00584285">
        <w:rPr>
          <w:b/>
        </w:rPr>
        <w:tab/>
        <w:t>Estimates of Other Total Annu</w:t>
      </w:r>
      <w:r w:rsidR="00165D4B">
        <w:rPr>
          <w:b/>
        </w:rPr>
        <w:t>al Cost Burden to Respondents or</w:t>
      </w:r>
      <w:r w:rsidRPr="00584285">
        <w:rPr>
          <w:b/>
        </w:rPr>
        <w:t xml:space="preserve"> Record Keepers</w:t>
      </w:r>
    </w:p>
    <w:p w:rsidR="00652B0A" w:rsidRPr="00584285" w:rsidRDefault="00740859" w:rsidP="00663260">
      <w:pPr>
        <w:ind w:left="720" w:hanging="720"/>
      </w:pPr>
      <w:r>
        <w:t xml:space="preserve">There are no other annual cost burdens to respondents or record keepers. </w:t>
      </w:r>
    </w:p>
    <w:p w:rsidR="00663260" w:rsidRPr="00F80B33" w:rsidRDefault="00663260" w:rsidP="00663260">
      <w:pPr>
        <w:ind w:left="720" w:hanging="720"/>
        <w:rPr>
          <w:b/>
        </w:rPr>
      </w:pPr>
    </w:p>
    <w:p w:rsidR="00663260" w:rsidRPr="00F80B33" w:rsidRDefault="00663260" w:rsidP="00AB6EA6">
      <w:pPr>
        <w:keepNext/>
        <w:keepLines/>
        <w:spacing w:after="120"/>
        <w:rPr>
          <w:b/>
        </w:rPr>
      </w:pPr>
      <w:r w:rsidRPr="00F80B33">
        <w:rPr>
          <w:b/>
        </w:rPr>
        <w:t>A. 14.</w:t>
      </w:r>
      <w:r w:rsidRPr="00F80B33">
        <w:rPr>
          <w:b/>
        </w:rPr>
        <w:tab/>
        <w:t>Annualized Cost to the Government</w:t>
      </w:r>
    </w:p>
    <w:p w:rsidR="00610905" w:rsidRDefault="00F80B33" w:rsidP="00610905">
      <w:r w:rsidRPr="00E81C59">
        <w:t xml:space="preserve">The average annualized cost to the Government to </w:t>
      </w:r>
      <w:r w:rsidR="00B1412E">
        <w:t>conduct the full cooperative agreement is</w:t>
      </w:r>
      <w:r w:rsidRPr="00E81C59">
        <w:t xml:space="preserve"> </w:t>
      </w:r>
      <w:r w:rsidR="00E92883" w:rsidRPr="00E81C59">
        <w:t>$1,1</w:t>
      </w:r>
      <w:r w:rsidR="00AC1237">
        <w:t>31</w:t>
      </w:r>
      <w:r w:rsidR="00E92883" w:rsidRPr="00E81C59">
        <w:t>,</w:t>
      </w:r>
      <w:r w:rsidR="00AC1237">
        <w:t xml:space="preserve">326 </w:t>
      </w:r>
      <w:r w:rsidRPr="00E81C59">
        <w:t>for th</w:t>
      </w:r>
      <w:r w:rsidR="00E92883" w:rsidRPr="00E81C59">
        <w:t>e</w:t>
      </w:r>
      <w:r w:rsidRPr="00E81C59">
        <w:t xml:space="preserve"> </w:t>
      </w:r>
      <w:r w:rsidR="00FE73E4" w:rsidRPr="00E81C59">
        <w:t xml:space="preserve">2011-2012 </w:t>
      </w:r>
      <w:r w:rsidR="00E92883" w:rsidRPr="00E81C59">
        <w:t xml:space="preserve">approval </w:t>
      </w:r>
      <w:proofErr w:type="gramStart"/>
      <w:r w:rsidR="00E92883" w:rsidRPr="00E81C59">
        <w:t>period</w:t>
      </w:r>
      <w:proofErr w:type="gramEnd"/>
      <w:r w:rsidR="00E92883" w:rsidRPr="00E81C59">
        <w:t>.</w:t>
      </w:r>
      <w:r w:rsidR="00EB4033">
        <w:t xml:space="preserve"> </w:t>
      </w:r>
      <w:r w:rsidR="00A5766B">
        <w:t>The following table uses quantification of hours of effort</w:t>
      </w:r>
      <w:r w:rsidR="00B1412E">
        <w:t xml:space="preserve"> for the full project</w:t>
      </w:r>
      <w:r w:rsidR="00A5766B">
        <w:t xml:space="preserve">. </w:t>
      </w:r>
      <w:r w:rsidR="00EB4033">
        <w:t>The project involves the CDC Project Officer, who is responsible for the programmatic approach and project oversight including guidance of the educational outreach planning efforts. The CDC Research Psychologist is responsible for technical assistance on the planning and review of all information collection involved</w:t>
      </w:r>
      <w:r w:rsidR="00EB4033" w:rsidRPr="00E63A5B">
        <w:t xml:space="preserve">. The effort of the CDC public health analyst will be required for fiscal and managerial tasks. </w:t>
      </w:r>
      <w:r w:rsidR="00A5766B" w:rsidRPr="00E63A5B">
        <w:t xml:space="preserve"> </w:t>
      </w:r>
      <w:r w:rsidR="003E13E4" w:rsidRPr="00610905">
        <w:t xml:space="preserve">For the grantee, the majority of costs are involved in the development, coordination, and implementation of the workshops, including travel cost.  </w:t>
      </w:r>
    </w:p>
    <w:p w:rsidR="00D71075" w:rsidRDefault="00D71075" w:rsidP="00610905"/>
    <w:p w:rsidR="003E13E4" w:rsidRPr="00B1412E" w:rsidRDefault="003E13E4" w:rsidP="00610905">
      <w:pPr>
        <w:ind w:firstLine="720"/>
      </w:pPr>
      <w:r>
        <w:t>The above text and table below reflects the costs associated with the entire cooperative agreement.  For the collection of evaluation information, the costs are estimated to be substantially less.  The CDC personnel investment for the information collection (evaluation) is expected to be 0.05 FTE for the project officer, 0.05 FTE for the public health analyst, and 0.10 FTE for the research psychologist, for an annual cost of $18,916 (for years 1-3).  The annual TSA personnel investment for the evaluation activities (information collection) is expected to be 10% of the project directors commitment to the CDC project, 25% of the project coordinators commitment to the project, and 10% of the administrators commitment to the project, for a total of $22,047 (for years 1-3).  Thus, the overall cost for personnel at CDC and TSA for information collection is $40,963.</w:t>
      </w:r>
    </w:p>
    <w:p w:rsidR="003E13E4" w:rsidRDefault="003E13E4" w:rsidP="00F80B33"/>
    <w:p w:rsidR="00313282" w:rsidRPr="00E81C59" w:rsidRDefault="00313282" w:rsidP="00F80B33">
      <w:pPr>
        <w:rPr>
          <w:rFonts w:ascii="Calibri" w:hAnsi="Calibri"/>
          <w:color w:val="000000"/>
        </w:rPr>
      </w:pPr>
    </w:p>
    <w:p w:rsidR="00550CA9" w:rsidRDefault="00550CA9" w:rsidP="00550CA9">
      <w:pPr>
        <w:rPr>
          <w:sz w:val="22"/>
          <w:szCs w:val="22"/>
        </w:rPr>
      </w:pPr>
    </w:p>
    <w:tbl>
      <w:tblPr>
        <w:tblW w:w="9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2628"/>
        <w:gridCol w:w="4950"/>
        <w:gridCol w:w="1620"/>
      </w:tblGrid>
      <w:tr w:rsidR="00550CA9" w:rsidRPr="00E81C59" w:rsidTr="00EC099D">
        <w:tc>
          <w:tcPr>
            <w:tcW w:w="7578" w:type="dxa"/>
            <w:gridSpan w:val="2"/>
          </w:tcPr>
          <w:p w:rsidR="00550CA9" w:rsidRPr="00E81C59" w:rsidRDefault="00550CA9" w:rsidP="003E4BBB"/>
        </w:tc>
        <w:tc>
          <w:tcPr>
            <w:tcW w:w="1620" w:type="dxa"/>
          </w:tcPr>
          <w:p w:rsidR="00550CA9" w:rsidRPr="00E81C59" w:rsidRDefault="00550CA9" w:rsidP="003E4BBB">
            <w:pPr>
              <w:jc w:val="center"/>
              <w:rPr>
                <w:b/>
              </w:rPr>
            </w:pPr>
            <w:r w:rsidRPr="00E81C59">
              <w:rPr>
                <w:b/>
              </w:rPr>
              <w:t>Total ($)</w:t>
            </w:r>
          </w:p>
        </w:tc>
      </w:tr>
      <w:tr w:rsidR="00550CA9" w:rsidRPr="00E81C59" w:rsidTr="00EC099D">
        <w:trPr>
          <w:trHeight w:val="255"/>
        </w:trPr>
        <w:tc>
          <w:tcPr>
            <w:tcW w:w="2628" w:type="dxa"/>
            <w:vMerge w:val="restart"/>
          </w:tcPr>
          <w:p w:rsidR="00550CA9" w:rsidRPr="00E81C59" w:rsidRDefault="00550CA9" w:rsidP="003E4BBB">
            <w:pPr>
              <w:rPr>
                <w:b/>
              </w:rPr>
            </w:pPr>
            <w:r w:rsidRPr="00E81C59">
              <w:rPr>
                <w:b/>
              </w:rPr>
              <w:t>Federal Government</w:t>
            </w:r>
          </w:p>
          <w:p w:rsidR="00550CA9" w:rsidRPr="00E81C59" w:rsidRDefault="00550CA9" w:rsidP="003E4BBB">
            <w:pPr>
              <w:rPr>
                <w:b/>
              </w:rPr>
            </w:pPr>
            <w:r w:rsidRPr="00E81C59">
              <w:rPr>
                <w:b/>
              </w:rPr>
              <w:t>Personnel costs</w:t>
            </w:r>
          </w:p>
        </w:tc>
        <w:tc>
          <w:tcPr>
            <w:tcW w:w="4950" w:type="dxa"/>
          </w:tcPr>
          <w:p w:rsidR="00550CA9" w:rsidRPr="00E81C59" w:rsidRDefault="00550CA9" w:rsidP="00B1412E">
            <w:r w:rsidRPr="00E81C59">
              <w:t>CDC Project Officer  GS13 (.</w:t>
            </w:r>
            <w:r w:rsidR="00B1412E">
              <w:t>10</w:t>
            </w:r>
            <w:r w:rsidR="00B1412E" w:rsidRPr="00E81C59">
              <w:t xml:space="preserve"> </w:t>
            </w:r>
            <w:r w:rsidRPr="00E81C59">
              <w:t>FTE)</w:t>
            </w:r>
          </w:p>
        </w:tc>
        <w:tc>
          <w:tcPr>
            <w:tcW w:w="1620" w:type="dxa"/>
          </w:tcPr>
          <w:p w:rsidR="00550CA9" w:rsidRPr="00E81C59" w:rsidRDefault="00E92883" w:rsidP="00B1412E">
            <w:pPr>
              <w:jc w:val="right"/>
            </w:pPr>
            <w:r w:rsidRPr="00E81C59">
              <w:t>$</w:t>
            </w:r>
            <w:r w:rsidR="00B1412E">
              <w:t>9,404</w:t>
            </w:r>
          </w:p>
        </w:tc>
      </w:tr>
      <w:tr w:rsidR="00550CA9" w:rsidRPr="00E81C59" w:rsidTr="00EC099D">
        <w:trPr>
          <w:trHeight w:val="255"/>
        </w:trPr>
        <w:tc>
          <w:tcPr>
            <w:tcW w:w="2628" w:type="dxa"/>
            <w:vMerge/>
          </w:tcPr>
          <w:p w:rsidR="00550CA9" w:rsidRPr="00E81C59" w:rsidRDefault="00550CA9" w:rsidP="003E4BBB">
            <w:pPr>
              <w:rPr>
                <w:b/>
              </w:rPr>
            </w:pPr>
          </w:p>
        </w:tc>
        <w:tc>
          <w:tcPr>
            <w:tcW w:w="4950" w:type="dxa"/>
          </w:tcPr>
          <w:p w:rsidR="00550CA9" w:rsidRPr="00E81C59" w:rsidRDefault="00550CA9" w:rsidP="00B1412E">
            <w:pPr>
              <w:rPr>
                <w:lang w:val="de-DE"/>
              </w:rPr>
            </w:pPr>
            <w:r w:rsidRPr="00E81C59">
              <w:rPr>
                <w:lang w:val="de-DE"/>
              </w:rPr>
              <w:t>CDC Research Psychologist GS13</w:t>
            </w:r>
            <w:r w:rsidR="00E92883" w:rsidRPr="00E81C59">
              <w:rPr>
                <w:lang w:val="de-DE"/>
              </w:rPr>
              <w:t xml:space="preserve"> </w:t>
            </w:r>
            <w:r w:rsidRPr="00E81C59">
              <w:rPr>
                <w:lang w:val="de-DE"/>
              </w:rPr>
              <w:t>(.</w:t>
            </w:r>
            <w:r w:rsidR="00B1412E">
              <w:rPr>
                <w:lang w:val="de-DE"/>
              </w:rPr>
              <w:t>1</w:t>
            </w:r>
            <w:r w:rsidR="00B1412E" w:rsidRPr="00E81C59">
              <w:rPr>
                <w:lang w:val="de-DE"/>
              </w:rPr>
              <w:t xml:space="preserve">0 </w:t>
            </w:r>
            <w:r w:rsidRPr="00E81C59">
              <w:rPr>
                <w:lang w:val="de-DE"/>
              </w:rPr>
              <w:t>FTE)</w:t>
            </w:r>
          </w:p>
        </w:tc>
        <w:tc>
          <w:tcPr>
            <w:tcW w:w="1620" w:type="dxa"/>
          </w:tcPr>
          <w:p w:rsidR="00550CA9" w:rsidRPr="00E81C59" w:rsidRDefault="00550CA9" w:rsidP="00B1412E">
            <w:pPr>
              <w:jc w:val="right"/>
            </w:pPr>
            <w:r w:rsidRPr="00E81C59">
              <w:t>$</w:t>
            </w:r>
            <w:r w:rsidR="00B1412E">
              <w:t>10,260</w:t>
            </w:r>
          </w:p>
        </w:tc>
      </w:tr>
      <w:tr w:rsidR="00550CA9" w:rsidRPr="00E81C59" w:rsidTr="00EC099D">
        <w:trPr>
          <w:trHeight w:val="255"/>
        </w:trPr>
        <w:tc>
          <w:tcPr>
            <w:tcW w:w="2628" w:type="dxa"/>
            <w:vMerge/>
          </w:tcPr>
          <w:p w:rsidR="00550CA9" w:rsidRPr="00E81C59" w:rsidRDefault="00550CA9" w:rsidP="003E4BBB">
            <w:pPr>
              <w:rPr>
                <w:b/>
              </w:rPr>
            </w:pPr>
          </w:p>
        </w:tc>
        <w:tc>
          <w:tcPr>
            <w:tcW w:w="4950" w:type="dxa"/>
          </w:tcPr>
          <w:p w:rsidR="00550CA9" w:rsidRPr="00E81C59" w:rsidRDefault="00550CA9" w:rsidP="00B1412E">
            <w:r w:rsidRPr="00E81C59">
              <w:t>CDC Public Health Analyst GS12 (.</w:t>
            </w:r>
            <w:r w:rsidR="00B1412E">
              <w:t>10</w:t>
            </w:r>
            <w:r w:rsidR="00B1412E" w:rsidRPr="00E81C59">
              <w:t xml:space="preserve"> </w:t>
            </w:r>
            <w:r w:rsidRPr="00E81C59">
              <w:t>FTE)</w:t>
            </w:r>
          </w:p>
        </w:tc>
        <w:tc>
          <w:tcPr>
            <w:tcW w:w="1620" w:type="dxa"/>
          </w:tcPr>
          <w:p w:rsidR="00550CA9" w:rsidRPr="00E81C59" w:rsidRDefault="00550CA9" w:rsidP="00B1412E">
            <w:pPr>
              <w:jc w:val="right"/>
            </w:pPr>
            <w:r w:rsidRPr="00E81C59">
              <w:t>$</w:t>
            </w:r>
            <w:r w:rsidR="00B1412E">
              <w:t>7,908</w:t>
            </w:r>
          </w:p>
        </w:tc>
      </w:tr>
      <w:tr w:rsidR="00550CA9" w:rsidRPr="00E81C59" w:rsidTr="00EC099D">
        <w:trPr>
          <w:trHeight w:val="255"/>
        </w:trPr>
        <w:tc>
          <w:tcPr>
            <w:tcW w:w="2628" w:type="dxa"/>
            <w:vMerge w:val="restart"/>
          </w:tcPr>
          <w:p w:rsidR="00550CA9" w:rsidRPr="00E81C59" w:rsidRDefault="00550CA9" w:rsidP="003E4BBB">
            <w:pPr>
              <w:rPr>
                <w:b/>
              </w:rPr>
            </w:pPr>
            <w:r w:rsidRPr="00E81C59">
              <w:rPr>
                <w:b/>
              </w:rPr>
              <w:t>Grantee</w:t>
            </w:r>
          </w:p>
          <w:p w:rsidR="00550CA9" w:rsidRPr="00E81C59" w:rsidRDefault="00550CA9" w:rsidP="003E4BBB">
            <w:pPr>
              <w:rPr>
                <w:b/>
              </w:rPr>
            </w:pPr>
            <w:r w:rsidRPr="00E81C59">
              <w:rPr>
                <w:b/>
              </w:rPr>
              <w:t>Direct Labor</w:t>
            </w:r>
          </w:p>
        </w:tc>
        <w:tc>
          <w:tcPr>
            <w:tcW w:w="4950" w:type="dxa"/>
          </w:tcPr>
          <w:p w:rsidR="00550CA9" w:rsidRPr="00E81C59" w:rsidRDefault="00550CA9" w:rsidP="003E4BBB">
            <w:r w:rsidRPr="00E81C59">
              <w:t>Project Director (.50 FTE)</w:t>
            </w:r>
          </w:p>
        </w:tc>
        <w:tc>
          <w:tcPr>
            <w:tcW w:w="1620" w:type="dxa"/>
          </w:tcPr>
          <w:p w:rsidR="00550CA9" w:rsidRPr="00E81C59" w:rsidRDefault="00550CA9" w:rsidP="00FE73E4">
            <w:pPr>
              <w:jc w:val="right"/>
            </w:pPr>
            <w:r w:rsidRPr="00E81C59">
              <w:t>$57,455</w:t>
            </w:r>
          </w:p>
        </w:tc>
      </w:tr>
      <w:tr w:rsidR="00550CA9" w:rsidRPr="00E81C59" w:rsidTr="00EC099D">
        <w:trPr>
          <w:trHeight w:val="255"/>
        </w:trPr>
        <w:tc>
          <w:tcPr>
            <w:tcW w:w="2628" w:type="dxa"/>
            <w:vMerge/>
          </w:tcPr>
          <w:p w:rsidR="00550CA9" w:rsidRPr="00E81C59" w:rsidRDefault="00550CA9" w:rsidP="003E4BBB">
            <w:pPr>
              <w:rPr>
                <w:b/>
              </w:rPr>
            </w:pPr>
          </w:p>
        </w:tc>
        <w:tc>
          <w:tcPr>
            <w:tcW w:w="4950" w:type="dxa"/>
          </w:tcPr>
          <w:p w:rsidR="00550CA9" w:rsidRPr="00E81C59" w:rsidRDefault="00550CA9" w:rsidP="003E4BBB">
            <w:r w:rsidRPr="00E81C59">
              <w:t>Project Coordinator (1.00 FTE)</w:t>
            </w:r>
          </w:p>
        </w:tc>
        <w:tc>
          <w:tcPr>
            <w:tcW w:w="1620" w:type="dxa"/>
          </w:tcPr>
          <w:p w:rsidR="00550CA9" w:rsidRPr="00E81C59" w:rsidRDefault="00550CA9" w:rsidP="00FE73E4">
            <w:pPr>
              <w:jc w:val="right"/>
            </w:pPr>
            <w:r w:rsidRPr="00E81C59">
              <w:t>$65,648</w:t>
            </w:r>
          </w:p>
        </w:tc>
      </w:tr>
      <w:tr w:rsidR="00550CA9" w:rsidRPr="00E81C59" w:rsidTr="00EC099D">
        <w:trPr>
          <w:trHeight w:val="255"/>
        </w:trPr>
        <w:tc>
          <w:tcPr>
            <w:tcW w:w="2628" w:type="dxa"/>
            <w:vMerge/>
          </w:tcPr>
          <w:p w:rsidR="00550CA9" w:rsidRPr="00E81C59" w:rsidRDefault="00550CA9" w:rsidP="003E4BBB">
            <w:pPr>
              <w:rPr>
                <w:b/>
              </w:rPr>
            </w:pPr>
          </w:p>
        </w:tc>
        <w:tc>
          <w:tcPr>
            <w:tcW w:w="4950" w:type="dxa"/>
          </w:tcPr>
          <w:p w:rsidR="00550CA9" w:rsidRPr="00E81C59" w:rsidRDefault="00550CA9" w:rsidP="003E4BBB">
            <w:r w:rsidRPr="00E81C59">
              <w:t>Project Coordinator (1.00 FTE)</w:t>
            </w:r>
          </w:p>
        </w:tc>
        <w:tc>
          <w:tcPr>
            <w:tcW w:w="1620" w:type="dxa"/>
          </w:tcPr>
          <w:p w:rsidR="00550CA9" w:rsidRPr="00E81C59" w:rsidRDefault="00550CA9" w:rsidP="00FE73E4">
            <w:pPr>
              <w:jc w:val="right"/>
            </w:pPr>
            <w:r w:rsidRPr="00E81C59">
              <w:t>$57,784</w:t>
            </w:r>
          </w:p>
        </w:tc>
      </w:tr>
      <w:tr w:rsidR="00550CA9" w:rsidRPr="00E81C59" w:rsidTr="00EC099D">
        <w:trPr>
          <w:trHeight w:val="255"/>
        </w:trPr>
        <w:tc>
          <w:tcPr>
            <w:tcW w:w="2628" w:type="dxa"/>
            <w:vMerge/>
          </w:tcPr>
          <w:p w:rsidR="00550CA9" w:rsidRPr="00E81C59" w:rsidRDefault="00550CA9" w:rsidP="003E4BBB">
            <w:pPr>
              <w:rPr>
                <w:b/>
              </w:rPr>
            </w:pPr>
          </w:p>
        </w:tc>
        <w:tc>
          <w:tcPr>
            <w:tcW w:w="4950" w:type="dxa"/>
          </w:tcPr>
          <w:p w:rsidR="00550CA9" w:rsidRPr="00E81C59" w:rsidRDefault="00550CA9" w:rsidP="003E4BBB">
            <w:r w:rsidRPr="00E81C59">
              <w:t>Project Coordinator (1.00 FTE)</w:t>
            </w:r>
          </w:p>
        </w:tc>
        <w:tc>
          <w:tcPr>
            <w:tcW w:w="1620" w:type="dxa"/>
          </w:tcPr>
          <w:p w:rsidR="00550CA9" w:rsidRPr="00E81C59" w:rsidRDefault="00550CA9" w:rsidP="00FE73E4">
            <w:pPr>
              <w:jc w:val="right"/>
            </w:pPr>
            <w:r w:rsidRPr="00E81C59">
              <w:t>$38,950</w:t>
            </w:r>
          </w:p>
        </w:tc>
      </w:tr>
      <w:tr w:rsidR="00550CA9" w:rsidRPr="00E81C59" w:rsidTr="00EC099D">
        <w:trPr>
          <w:trHeight w:val="255"/>
        </w:trPr>
        <w:tc>
          <w:tcPr>
            <w:tcW w:w="2628" w:type="dxa"/>
            <w:vMerge/>
          </w:tcPr>
          <w:p w:rsidR="00550CA9" w:rsidRPr="00E81C59" w:rsidRDefault="00550CA9" w:rsidP="003E4BBB">
            <w:pPr>
              <w:rPr>
                <w:b/>
              </w:rPr>
            </w:pPr>
          </w:p>
        </w:tc>
        <w:tc>
          <w:tcPr>
            <w:tcW w:w="4950" w:type="dxa"/>
          </w:tcPr>
          <w:p w:rsidR="00550CA9" w:rsidRPr="00E81C59" w:rsidRDefault="00550CA9" w:rsidP="003E4BBB">
            <w:r w:rsidRPr="00E81C59">
              <w:t>Education Specialist (.60 FTE)</w:t>
            </w:r>
          </w:p>
        </w:tc>
        <w:tc>
          <w:tcPr>
            <w:tcW w:w="1620" w:type="dxa"/>
          </w:tcPr>
          <w:p w:rsidR="00550CA9" w:rsidRPr="00E81C59" w:rsidRDefault="00550CA9" w:rsidP="00FE73E4">
            <w:pPr>
              <w:jc w:val="right"/>
            </w:pPr>
            <w:r w:rsidRPr="00E81C59">
              <w:t>$28,843</w:t>
            </w:r>
          </w:p>
        </w:tc>
      </w:tr>
      <w:tr w:rsidR="00550CA9" w:rsidRPr="00E81C59" w:rsidTr="00EC099D">
        <w:trPr>
          <w:trHeight w:val="255"/>
        </w:trPr>
        <w:tc>
          <w:tcPr>
            <w:tcW w:w="2628" w:type="dxa"/>
            <w:vMerge/>
          </w:tcPr>
          <w:p w:rsidR="00550CA9" w:rsidRPr="00E81C59" w:rsidRDefault="00550CA9" w:rsidP="003E4BBB">
            <w:pPr>
              <w:rPr>
                <w:b/>
              </w:rPr>
            </w:pPr>
          </w:p>
        </w:tc>
        <w:tc>
          <w:tcPr>
            <w:tcW w:w="4950" w:type="dxa"/>
          </w:tcPr>
          <w:p w:rsidR="00550CA9" w:rsidRPr="00E81C59" w:rsidRDefault="00550CA9" w:rsidP="003E4BBB">
            <w:r w:rsidRPr="00E81C59">
              <w:t>Field Service Manager (.05 FTE)</w:t>
            </w:r>
          </w:p>
        </w:tc>
        <w:tc>
          <w:tcPr>
            <w:tcW w:w="1620" w:type="dxa"/>
          </w:tcPr>
          <w:p w:rsidR="00550CA9" w:rsidRPr="00E81C59" w:rsidRDefault="00550CA9" w:rsidP="00FE73E4">
            <w:pPr>
              <w:jc w:val="right"/>
            </w:pPr>
            <w:r w:rsidRPr="00E81C59">
              <w:t>$3,150</w:t>
            </w:r>
          </w:p>
        </w:tc>
      </w:tr>
      <w:tr w:rsidR="00550CA9" w:rsidRPr="00E81C59" w:rsidTr="00EC099D">
        <w:trPr>
          <w:trHeight w:val="255"/>
        </w:trPr>
        <w:tc>
          <w:tcPr>
            <w:tcW w:w="2628" w:type="dxa"/>
            <w:vMerge/>
          </w:tcPr>
          <w:p w:rsidR="00550CA9" w:rsidRPr="00E81C59" w:rsidRDefault="00550CA9" w:rsidP="003E4BBB">
            <w:pPr>
              <w:rPr>
                <w:b/>
              </w:rPr>
            </w:pPr>
          </w:p>
        </w:tc>
        <w:tc>
          <w:tcPr>
            <w:tcW w:w="4950" w:type="dxa"/>
          </w:tcPr>
          <w:p w:rsidR="00550CA9" w:rsidRPr="00E81C59" w:rsidRDefault="00550CA9" w:rsidP="003E4BBB">
            <w:r w:rsidRPr="00E81C59">
              <w:t>Administrative Personnel (.45 FTE)</w:t>
            </w:r>
          </w:p>
        </w:tc>
        <w:tc>
          <w:tcPr>
            <w:tcW w:w="1620" w:type="dxa"/>
          </w:tcPr>
          <w:p w:rsidR="00550CA9" w:rsidRPr="00E81C59" w:rsidRDefault="00550CA9" w:rsidP="00FE73E4">
            <w:pPr>
              <w:jc w:val="right"/>
            </w:pPr>
            <w:r w:rsidRPr="00E81C59">
              <w:t>$18,558</w:t>
            </w:r>
          </w:p>
        </w:tc>
      </w:tr>
      <w:tr w:rsidR="00550CA9" w:rsidRPr="00E81C59" w:rsidTr="00EC099D">
        <w:trPr>
          <w:trHeight w:val="255"/>
        </w:trPr>
        <w:tc>
          <w:tcPr>
            <w:tcW w:w="2628" w:type="dxa"/>
            <w:vMerge/>
          </w:tcPr>
          <w:p w:rsidR="00550CA9" w:rsidRPr="00E81C59" w:rsidRDefault="00550CA9" w:rsidP="003E4BBB">
            <w:pPr>
              <w:rPr>
                <w:b/>
              </w:rPr>
            </w:pPr>
          </w:p>
        </w:tc>
        <w:tc>
          <w:tcPr>
            <w:tcW w:w="4950" w:type="dxa"/>
          </w:tcPr>
          <w:p w:rsidR="00550CA9" w:rsidRPr="00E81C59" w:rsidRDefault="00550CA9" w:rsidP="003E4BBB">
            <w:r w:rsidRPr="00E81C59">
              <w:t>Administrative Personnel (.20 FTE)</w:t>
            </w:r>
          </w:p>
        </w:tc>
        <w:tc>
          <w:tcPr>
            <w:tcW w:w="1620" w:type="dxa"/>
          </w:tcPr>
          <w:p w:rsidR="00550CA9" w:rsidRPr="00E81C59" w:rsidRDefault="00550CA9" w:rsidP="00FE73E4">
            <w:pPr>
              <w:jc w:val="right"/>
            </w:pPr>
            <w:r w:rsidRPr="00E81C59">
              <w:t>$12,499</w:t>
            </w:r>
          </w:p>
        </w:tc>
      </w:tr>
      <w:tr w:rsidR="00550CA9" w:rsidRPr="00E81C59" w:rsidTr="00EC099D">
        <w:trPr>
          <w:trHeight w:val="128"/>
        </w:trPr>
        <w:tc>
          <w:tcPr>
            <w:tcW w:w="2628" w:type="dxa"/>
            <w:vMerge/>
          </w:tcPr>
          <w:p w:rsidR="00550CA9" w:rsidRPr="00E81C59" w:rsidRDefault="00550CA9" w:rsidP="003E4BBB">
            <w:pPr>
              <w:rPr>
                <w:b/>
              </w:rPr>
            </w:pPr>
          </w:p>
        </w:tc>
        <w:tc>
          <w:tcPr>
            <w:tcW w:w="4950" w:type="dxa"/>
          </w:tcPr>
          <w:p w:rsidR="00550CA9" w:rsidRPr="00E81C59" w:rsidRDefault="00550CA9" w:rsidP="003E4BBB">
            <w:r w:rsidRPr="00E81C59">
              <w:t>Administrative Personnel (.10 FTE)</w:t>
            </w:r>
          </w:p>
        </w:tc>
        <w:tc>
          <w:tcPr>
            <w:tcW w:w="1620" w:type="dxa"/>
          </w:tcPr>
          <w:p w:rsidR="00550CA9" w:rsidRPr="00E81C59" w:rsidRDefault="00550CA9" w:rsidP="00FE73E4">
            <w:pPr>
              <w:jc w:val="right"/>
            </w:pPr>
            <w:r w:rsidRPr="00E81C59">
              <w:t>$6,039</w:t>
            </w:r>
          </w:p>
        </w:tc>
      </w:tr>
      <w:tr w:rsidR="00550CA9" w:rsidRPr="00E81C59" w:rsidTr="00EC099D">
        <w:trPr>
          <w:trHeight w:val="127"/>
        </w:trPr>
        <w:tc>
          <w:tcPr>
            <w:tcW w:w="2628" w:type="dxa"/>
            <w:vMerge/>
          </w:tcPr>
          <w:p w:rsidR="00550CA9" w:rsidRPr="00E81C59" w:rsidRDefault="00550CA9" w:rsidP="003E4BBB">
            <w:pPr>
              <w:rPr>
                <w:b/>
              </w:rPr>
            </w:pPr>
          </w:p>
        </w:tc>
        <w:tc>
          <w:tcPr>
            <w:tcW w:w="4950" w:type="dxa"/>
          </w:tcPr>
          <w:p w:rsidR="00550CA9" w:rsidRPr="00E81C59" w:rsidRDefault="00550CA9" w:rsidP="003E4BBB">
            <w:r w:rsidRPr="00E81C59">
              <w:t>Accounting</w:t>
            </w:r>
          </w:p>
        </w:tc>
        <w:tc>
          <w:tcPr>
            <w:tcW w:w="1620" w:type="dxa"/>
          </w:tcPr>
          <w:p w:rsidR="00550CA9" w:rsidRPr="00E81C59" w:rsidRDefault="00550CA9" w:rsidP="00FE73E4">
            <w:pPr>
              <w:jc w:val="right"/>
            </w:pPr>
            <w:r w:rsidRPr="00E81C59">
              <w:t>$11,100</w:t>
            </w:r>
          </w:p>
        </w:tc>
      </w:tr>
      <w:tr w:rsidR="00550CA9" w:rsidRPr="00E81C59" w:rsidTr="00EC099D">
        <w:trPr>
          <w:trHeight w:val="127"/>
        </w:trPr>
        <w:tc>
          <w:tcPr>
            <w:tcW w:w="2628" w:type="dxa"/>
            <w:vMerge/>
          </w:tcPr>
          <w:p w:rsidR="00550CA9" w:rsidRPr="00E81C59" w:rsidRDefault="00550CA9" w:rsidP="003E4BBB">
            <w:pPr>
              <w:rPr>
                <w:b/>
              </w:rPr>
            </w:pPr>
          </w:p>
        </w:tc>
        <w:tc>
          <w:tcPr>
            <w:tcW w:w="4950" w:type="dxa"/>
            <w:tcBorders>
              <w:bottom w:val="single" w:sz="4" w:space="0" w:color="auto"/>
            </w:tcBorders>
          </w:tcPr>
          <w:p w:rsidR="00550CA9" w:rsidRPr="00E81C59" w:rsidRDefault="00550CA9" w:rsidP="003E4BBB">
            <w:r w:rsidRPr="00E81C59">
              <w:t>Bookkeeper</w:t>
            </w:r>
          </w:p>
        </w:tc>
        <w:tc>
          <w:tcPr>
            <w:tcW w:w="1620" w:type="dxa"/>
            <w:tcBorders>
              <w:bottom w:val="single" w:sz="4" w:space="0" w:color="000000"/>
            </w:tcBorders>
          </w:tcPr>
          <w:p w:rsidR="00550CA9" w:rsidRPr="00E81C59" w:rsidRDefault="00550CA9" w:rsidP="00FE73E4">
            <w:pPr>
              <w:jc w:val="right"/>
            </w:pPr>
            <w:r w:rsidRPr="00E81C59">
              <w:t>$3,728</w:t>
            </w:r>
          </w:p>
        </w:tc>
      </w:tr>
      <w:tr w:rsidR="00550CA9" w:rsidRPr="00E81C59" w:rsidTr="00EC099D">
        <w:trPr>
          <w:trHeight w:val="127"/>
        </w:trPr>
        <w:tc>
          <w:tcPr>
            <w:tcW w:w="2628" w:type="dxa"/>
          </w:tcPr>
          <w:p w:rsidR="00550CA9" w:rsidRPr="00E81C59" w:rsidRDefault="00550CA9" w:rsidP="003E4BBB">
            <w:pPr>
              <w:rPr>
                <w:b/>
              </w:rPr>
            </w:pPr>
            <w:r w:rsidRPr="00E81C59">
              <w:rPr>
                <w:b/>
              </w:rPr>
              <w:t>Personnel Cost Subtotal including Fringe</w:t>
            </w:r>
          </w:p>
        </w:tc>
        <w:tc>
          <w:tcPr>
            <w:tcW w:w="4950" w:type="dxa"/>
            <w:tcBorders>
              <w:bottom w:val="single" w:sz="4" w:space="0" w:color="auto"/>
            </w:tcBorders>
          </w:tcPr>
          <w:p w:rsidR="00550CA9" w:rsidRPr="00E81C59" w:rsidRDefault="00550CA9" w:rsidP="003E4BBB"/>
        </w:tc>
        <w:tc>
          <w:tcPr>
            <w:tcW w:w="1620" w:type="dxa"/>
            <w:tcBorders>
              <w:bottom w:val="single" w:sz="4" w:space="0" w:color="000000"/>
            </w:tcBorders>
          </w:tcPr>
          <w:p w:rsidR="00550CA9" w:rsidRPr="00E81C59" w:rsidRDefault="00550CA9" w:rsidP="00FE73E4">
            <w:pPr>
              <w:jc w:val="right"/>
            </w:pPr>
            <w:r w:rsidRPr="00E81C59">
              <w:t>$376,648</w:t>
            </w:r>
          </w:p>
        </w:tc>
      </w:tr>
      <w:tr w:rsidR="00550CA9" w:rsidRPr="00E81C59" w:rsidTr="00EC099D">
        <w:trPr>
          <w:trHeight w:val="127"/>
        </w:trPr>
        <w:tc>
          <w:tcPr>
            <w:tcW w:w="2628" w:type="dxa"/>
            <w:tcBorders>
              <w:right w:val="single" w:sz="4" w:space="0" w:color="auto"/>
            </w:tcBorders>
          </w:tcPr>
          <w:p w:rsidR="00550CA9" w:rsidRPr="00E81C59" w:rsidRDefault="00550CA9" w:rsidP="003E4BBB">
            <w:pPr>
              <w:rPr>
                <w:b/>
              </w:rPr>
            </w:pPr>
            <w:r w:rsidRPr="00E81C59">
              <w:rPr>
                <w:b/>
              </w:rPr>
              <w:t>Other Grantee Direct Cost</w:t>
            </w:r>
          </w:p>
        </w:tc>
        <w:tc>
          <w:tcPr>
            <w:tcW w:w="4950" w:type="dxa"/>
            <w:tcBorders>
              <w:top w:val="single" w:sz="4" w:space="0" w:color="auto"/>
              <w:left w:val="single" w:sz="4" w:space="0" w:color="auto"/>
              <w:bottom w:val="single" w:sz="4" w:space="0" w:color="auto"/>
              <w:right w:val="single" w:sz="4" w:space="0" w:color="auto"/>
            </w:tcBorders>
          </w:tcPr>
          <w:p w:rsidR="00550CA9" w:rsidRPr="00E81C59" w:rsidRDefault="00550CA9" w:rsidP="003E4BBB">
            <w:r w:rsidRPr="00E81C59">
              <w:t>Supplies</w:t>
            </w:r>
          </w:p>
          <w:p w:rsidR="00550CA9" w:rsidRPr="00E81C59" w:rsidRDefault="00550CA9" w:rsidP="003E4BBB">
            <w:r w:rsidRPr="00E81C59">
              <w:t xml:space="preserve">Travel and Subsistence </w:t>
            </w:r>
          </w:p>
          <w:p w:rsidR="00550CA9" w:rsidRPr="00E81C59" w:rsidRDefault="00550CA9" w:rsidP="003E4BBB">
            <w:r w:rsidRPr="00E81C59">
              <w:t>Other Costs</w:t>
            </w:r>
          </w:p>
        </w:tc>
        <w:tc>
          <w:tcPr>
            <w:tcW w:w="1620" w:type="dxa"/>
            <w:tcBorders>
              <w:left w:val="single" w:sz="4" w:space="0" w:color="auto"/>
            </w:tcBorders>
          </w:tcPr>
          <w:p w:rsidR="00550CA9" w:rsidRPr="00E81C59" w:rsidRDefault="00550CA9" w:rsidP="00FE73E4">
            <w:pPr>
              <w:jc w:val="right"/>
            </w:pPr>
            <w:r w:rsidRPr="00E81C59">
              <w:t>$73,852</w:t>
            </w:r>
          </w:p>
          <w:p w:rsidR="00550CA9" w:rsidRPr="00E81C59" w:rsidRDefault="00550CA9" w:rsidP="00FE73E4">
            <w:pPr>
              <w:jc w:val="right"/>
            </w:pPr>
            <w:r w:rsidRPr="00E81C59">
              <w:t>$59,550</w:t>
            </w:r>
          </w:p>
          <w:p w:rsidR="00550CA9" w:rsidRPr="00E81C59" w:rsidRDefault="00550CA9" w:rsidP="00FE73E4">
            <w:pPr>
              <w:jc w:val="right"/>
            </w:pPr>
            <w:r w:rsidRPr="00E81C59">
              <w:t>$289,950</w:t>
            </w:r>
          </w:p>
        </w:tc>
      </w:tr>
      <w:tr w:rsidR="00550CA9" w:rsidRPr="00E81C59" w:rsidTr="00EC099D">
        <w:tc>
          <w:tcPr>
            <w:tcW w:w="2628" w:type="dxa"/>
          </w:tcPr>
          <w:p w:rsidR="00550CA9" w:rsidRPr="00E81C59" w:rsidRDefault="00550CA9" w:rsidP="003E4BBB">
            <w:pPr>
              <w:rPr>
                <w:b/>
              </w:rPr>
            </w:pPr>
            <w:r w:rsidRPr="00E81C59">
              <w:rPr>
                <w:b/>
              </w:rPr>
              <w:t>Subtotal, Grantee Cost</w:t>
            </w:r>
          </w:p>
        </w:tc>
        <w:tc>
          <w:tcPr>
            <w:tcW w:w="4950" w:type="dxa"/>
          </w:tcPr>
          <w:p w:rsidR="00550CA9" w:rsidRPr="00E81C59" w:rsidRDefault="00550CA9" w:rsidP="003E4BBB"/>
        </w:tc>
        <w:tc>
          <w:tcPr>
            <w:tcW w:w="1620" w:type="dxa"/>
          </w:tcPr>
          <w:p w:rsidR="00550CA9" w:rsidRPr="00E81C59" w:rsidRDefault="00550CA9" w:rsidP="00FE73E4">
            <w:pPr>
              <w:jc w:val="right"/>
            </w:pPr>
            <w:r w:rsidRPr="00E81C59">
              <w:t>$800,000</w:t>
            </w:r>
          </w:p>
        </w:tc>
      </w:tr>
      <w:tr w:rsidR="00550CA9" w:rsidRPr="00E81C59" w:rsidTr="00EC099D">
        <w:tc>
          <w:tcPr>
            <w:tcW w:w="2628" w:type="dxa"/>
          </w:tcPr>
          <w:p w:rsidR="00550CA9" w:rsidRPr="00E81C59" w:rsidRDefault="00550CA9" w:rsidP="003E4BBB">
            <w:pPr>
              <w:rPr>
                <w:b/>
              </w:rPr>
            </w:pPr>
          </w:p>
        </w:tc>
        <w:tc>
          <w:tcPr>
            <w:tcW w:w="4950" w:type="dxa"/>
          </w:tcPr>
          <w:p w:rsidR="00550CA9" w:rsidRPr="00E81C59" w:rsidRDefault="00550CA9" w:rsidP="003E4BBB"/>
        </w:tc>
        <w:tc>
          <w:tcPr>
            <w:tcW w:w="1620" w:type="dxa"/>
          </w:tcPr>
          <w:p w:rsidR="00550CA9" w:rsidRPr="00E81C59" w:rsidRDefault="00550CA9" w:rsidP="003E13E4">
            <w:pPr>
              <w:jc w:val="right"/>
            </w:pPr>
          </w:p>
        </w:tc>
      </w:tr>
      <w:tr w:rsidR="00550CA9" w:rsidRPr="00E81C59" w:rsidTr="00EC099D">
        <w:tc>
          <w:tcPr>
            <w:tcW w:w="2628" w:type="dxa"/>
          </w:tcPr>
          <w:p w:rsidR="00550CA9" w:rsidRPr="00E81C59" w:rsidRDefault="00550CA9" w:rsidP="003E4BBB">
            <w:pPr>
              <w:rPr>
                <w:b/>
              </w:rPr>
            </w:pPr>
            <w:r w:rsidRPr="00E81C59">
              <w:rPr>
                <w:b/>
              </w:rPr>
              <w:t>Total Cost</w:t>
            </w:r>
          </w:p>
        </w:tc>
        <w:tc>
          <w:tcPr>
            <w:tcW w:w="4950" w:type="dxa"/>
          </w:tcPr>
          <w:p w:rsidR="00550CA9" w:rsidRPr="00E81C59" w:rsidRDefault="00550CA9" w:rsidP="003E4BBB"/>
        </w:tc>
        <w:tc>
          <w:tcPr>
            <w:tcW w:w="1620" w:type="dxa"/>
          </w:tcPr>
          <w:p w:rsidR="00550CA9" w:rsidRPr="00E81C59" w:rsidRDefault="00E92883" w:rsidP="003E13E4">
            <w:pPr>
              <w:jc w:val="right"/>
            </w:pPr>
            <w:r w:rsidRPr="00E81C59">
              <w:t>$1,1</w:t>
            </w:r>
            <w:r w:rsidR="003E13E4">
              <w:t>31</w:t>
            </w:r>
            <w:r w:rsidRPr="00E81C59">
              <w:t>,</w:t>
            </w:r>
            <w:r w:rsidR="003E13E4">
              <w:t>326</w:t>
            </w:r>
            <w:r w:rsidRPr="00E81C59">
              <w:t xml:space="preserve"> </w:t>
            </w:r>
          </w:p>
        </w:tc>
      </w:tr>
    </w:tbl>
    <w:p w:rsidR="00550CA9" w:rsidRDefault="00550CA9" w:rsidP="00663260">
      <w:pPr>
        <w:ind w:left="720" w:hanging="720"/>
        <w:rPr>
          <w:b/>
        </w:rPr>
      </w:pPr>
    </w:p>
    <w:p w:rsidR="00B1412E" w:rsidRDefault="00B1412E" w:rsidP="00AB6EA6">
      <w:pPr>
        <w:keepNext/>
        <w:keepLines/>
        <w:spacing w:after="120"/>
        <w:rPr>
          <w:b/>
        </w:rPr>
      </w:pPr>
    </w:p>
    <w:p w:rsidR="00663260" w:rsidRPr="00E81C59" w:rsidRDefault="00663260" w:rsidP="00AB6EA6">
      <w:pPr>
        <w:keepNext/>
        <w:keepLines/>
        <w:spacing w:after="120"/>
        <w:rPr>
          <w:b/>
        </w:rPr>
      </w:pPr>
      <w:r w:rsidRPr="00E81C59">
        <w:rPr>
          <w:b/>
        </w:rPr>
        <w:t>A. 15.</w:t>
      </w:r>
      <w:r w:rsidRPr="00E81C59">
        <w:rPr>
          <w:b/>
        </w:rPr>
        <w:tab/>
        <w:t>Explanation for Program Changes or Adjustments</w:t>
      </w:r>
    </w:p>
    <w:p w:rsidR="007B51B6" w:rsidRPr="00E81C59" w:rsidRDefault="002B495D" w:rsidP="00AC67D1">
      <w:pPr>
        <w:ind w:left="720" w:hanging="720"/>
      </w:pPr>
      <w:r w:rsidRPr="00E81C59">
        <w:t>This is a new data collection.</w:t>
      </w:r>
    </w:p>
    <w:p w:rsidR="002B495D" w:rsidRPr="00E81C59" w:rsidRDefault="002B495D" w:rsidP="00AC67D1">
      <w:pPr>
        <w:ind w:left="720" w:hanging="720"/>
        <w:rPr>
          <w:b/>
          <w:highlight w:val="green"/>
        </w:rPr>
      </w:pPr>
    </w:p>
    <w:p w:rsidR="00B16DA9" w:rsidRPr="00E81C59" w:rsidRDefault="00867144" w:rsidP="00AB6EA6">
      <w:pPr>
        <w:keepNext/>
        <w:keepLines/>
        <w:spacing w:after="120"/>
        <w:rPr>
          <w:b/>
        </w:rPr>
      </w:pPr>
      <w:r w:rsidRPr="00E81C59">
        <w:rPr>
          <w:b/>
        </w:rPr>
        <w:t>A.</w:t>
      </w:r>
      <w:r w:rsidR="00B16DA9" w:rsidRPr="00E81C59">
        <w:rPr>
          <w:b/>
        </w:rPr>
        <w:t xml:space="preserve"> 16.</w:t>
      </w:r>
      <w:r w:rsidR="00B16DA9" w:rsidRPr="00E81C59">
        <w:rPr>
          <w:b/>
        </w:rPr>
        <w:tab/>
        <w:t>Plans for Tabulation and Publication and Project Time Schedule</w:t>
      </w:r>
    </w:p>
    <w:p w:rsidR="00B16DA9" w:rsidRPr="00E81C59" w:rsidRDefault="002B495D" w:rsidP="00663260">
      <w:r w:rsidRPr="00E81C59">
        <w:t>The descriptive d</w:t>
      </w:r>
      <w:r w:rsidR="008C1259" w:rsidRPr="00E81C59">
        <w:t xml:space="preserve">ata collected will be </w:t>
      </w:r>
      <w:r w:rsidRPr="00E81C59">
        <w:t>summarized</w:t>
      </w:r>
      <w:r w:rsidR="008C1259" w:rsidRPr="00E81C59">
        <w:t xml:space="preserve"> to inform </w:t>
      </w:r>
      <w:r w:rsidR="00902F6E" w:rsidRPr="00E81C59">
        <w:t>TSA</w:t>
      </w:r>
      <w:r w:rsidR="008C1259" w:rsidRPr="00E81C59">
        <w:t xml:space="preserve"> planning activities</w:t>
      </w:r>
      <w:r w:rsidR="00CC736F" w:rsidRPr="00E81C59">
        <w:t xml:space="preserve"> and to improve future programs</w:t>
      </w:r>
      <w:r w:rsidR="008C1259" w:rsidRPr="00E81C59">
        <w:t>. This information is for internal use only and will not be published.</w:t>
      </w:r>
      <w:r w:rsidR="00902F6E" w:rsidRPr="00E81C59">
        <w:t xml:space="preserve"> Summary reports on the findings will be submitted to CDC as part of quarterly and fina</w:t>
      </w:r>
      <w:r w:rsidRPr="00E81C59">
        <w:t>l</w:t>
      </w:r>
      <w:r w:rsidR="00902F6E" w:rsidRPr="00E81C59">
        <w:t xml:space="preserve"> reports.</w:t>
      </w:r>
    </w:p>
    <w:p w:rsidR="00663260" w:rsidRPr="00E81C59" w:rsidRDefault="00663260" w:rsidP="00663260"/>
    <w:p w:rsidR="00F80B33" w:rsidRDefault="00F80B33" w:rsidP="00F80B33">
      <w:r w:rsidRPr="00E81C59">
        <w:t>The project timeline is summarized here:</w:t>
      </w:r>
    </w:p>
    <w:p w:rsidR="00AC1237" w:rsidRDefault="00AC1237" w:rsidP="00F80B33"/>
    <w:p w:rsidR="00AC1237" w:rsidRDefault="00AC1237" w:rsidP="00F80B33"/>
    <w:p w:rsidR="00AC1237" w:rsidRDefault="00AC1237" w:rsidP="00F80B33"/>
    <w:p w:rsidR="00AC1237" w:rsidRPr="00E81C59" w:rsidRDefault="00AC1237" w:rsidP="00F80B33"/>
    <w:p w:rsidR="00F80B33" w:rsidRPr="00E81C59" w:rsidRDefault="00F80B33" w:rsidP="00F80B33">
      <w:pPr>
        <w:rPr>
          <w:highlight w:val="green"/>
        </w:rPr>
      </w:pPr>
    </w:p>
    <w:p w:rsidR="00F80B33" w:rsidRPr="005F670F" w:rsidRDefault="00F80B33" w:rsidP="00F80B33">
      <w:pPr>
        <w:rPr>
          <w:sz w:val="22"/>
          <w:szCs w:val="22"/>
          <w:highlight w:val="green"/>
        </w:rPr>
      </w:pPr>
    </w:p>
    <w:tbl>
      <w:tblPr>
        <w:tblW w:w="8208" w:type="dxa"/>
        <w:jc w:val="center"/>
        <w:tblBorders>
          <w:top w:val="single" w:sz="18" w:space="0" w:color="333333"/>
          <w:left w:val="single" w:sz="18" w:space="0" w:color="333333"/>
          <w:bottom w:val="single" w:sz="18" w:space="0" w:color="333333"/>
          <w:right w:val="single" w:sz="18" w:space="0" w:color="333333"/>
          <w:insideH w:val="single" w:sz="6" w:space="0" w:color="auto"/>
          <w:insideV w:val="single" w:sz="6" w:space="0" w:color="auto"/>
        </w:tblBorders>
        <w:tblLook w:val="01E0"/>
      </w:tblPr>
      <w:tblGrid>
        <w:gridCol w:w="1827"/>
        <w:gridCol w:w="3376"/>
        <w:gridCol w:w="3005"/>
      </w:tblGrid>
      <w:tr w:rsidR="00F80B33" w:rsidRPr="00EC099D" w:rsidTr="00F80B33">
        <w:trPr>
          <w:jc w:val="center"/>
        </w:trPr>
        <w:tc>
          <w:tcPr>
            <w:tcW w:w="8208" w:type="dxa"/>
            <w:gridSpan w:val="3"/>
            <w:tcBorders>
              <w:top w:val="single" w:sz="18" w:space="0" w:color="333333"/>
            </w:tcBorders>
            <w:shd w:val="clear" w:color="auto" w:fill="BFBFBF"/>
          </w:tcPr>
          <w:p w:rsidR="00F80B33" w:rsidRPr="00EC099D" w:rsidRDefault="00295758" w:rsidP="00801C2B">
            <w:pPr>
              <w:spacing w:beforeLines="20" w:afterLines="20"/>
              <w:ind w:left="33"/>
              <w:jc w:val="center"/>
              <w:rPr>
                <w:rFonts w:cs="Arial"/>
                <w:b/>
              </w:rPr>
            </w:pPr>
            <w:r w:rsidRPr="00295758">
              <w:rPr>
                <w:rFonts w:cs="Arial"/>
                <w:b/>
              </w:rPr>
              <w:t>A.16.</w:t>
            </w:r>
            <w:r w:rsidRPr="00295758">
              <w:rPr>
                <w:b/>
              </w:rPr>
              <w:t>—</w:t>
            </w:r>
            <w:r w:rsidRPr="00295758">
              <w:rPr>
                <w:rFonts w:cs="Arial"/>
                <w:b/>
              </w:rPr>
              <w:t xml:space="preserve">Project Time Schedule </w:t>
            </w:r>
          </w:p>
        </w:tc>
      </w:tr>
      <w:tr w:rsidR="00F80B33" w:rsidRPr="00EC099D" w:rsidTr="00F80B33">
        <w:trPr>
          <w:jc w:val="center"/>
        </w:trPr>
        <w:tc>
          <w:tcPr>
            <w:tcW w:w="8208" w:type="dxa"/>
            <w:gridSpan w:val="3"/>
            <w:shd w:val="clear" w:color="auto" w:fill="BFBFBF"/>
          </w:tcPr>
          <w:p w:rsidR="00F80B33" w:rsidRPr="00EC099D" w:rsidRDefault="00F80B33" w:rsidP="00801C2B">
            <w:pPr>
              <w:spacing w:beforeLines="20" w:afterLines="20"/>
              <w:ind w:left="33"/>
              <w:jc w:val="center"/>
              <w:rPr>
                <w:rFonts w:cs="Arial"/>
                <w:b/>
              </w:rPr>
            </w:pPr>
          </w:p>
        </w:tc>
      </w:tr>
      <w:tr w:rsidR="00F80B33" w:rsidRPr="00EC099D" w:rsidTr="00F80B33">
        <w:trPr>
          <w:jc w:val="center"/>
        </w:trPr>
        <w:tc>
          <w:tcPr>
            <w:tcW w:w="1827" w:type="dxa"/>
            <w:shd w:val="clear" w:color="auto" w:fill="BFBFBF"/>
          </w:tcPr>
          <w:p w:rsidR="00F80B33" w:rsidRPr="00EC099D" w:rsidRDefault="00295758" w:rsidP="00F80B33">
            <w:pPr>
              <w:spacing w:before="48" w:after="48"/>
              <w:ind w:left="33"/>
              <w:jc w:val="center"/>
              <w:rPr>
                <w:b/>
                <w:bCs/>
              </w:rPr>
            </w:pPr>
            <w:r w:rsidRPr="00295758">
              <w:rPr>
                <w:b/>
                <w:bCs/>
              </w:rPr>
              <w:t>Activity</w:t>
            </w:r>
          </w:p>
        </w:tc>
        <w:tc>
          <w:tcPr>
            <w:tcW w:w="6381" w:type="dxa"/>
            <w:gridSpan w:val="2"/>
            <w:shd w:val="clear" w:color="auto" w:fill="BFBFBF"/>
          </w:tcPr>
          <w:p w:rsidR="00F80B33" w:rsidRPr="00EC099D" w:rsidRDefault="00295758" w:rsidP="00F80B33">
            <w:pPr>
              <w:spacing w:before="48" w:after="48"/>
              <w:ind w:left="33"/>
              <w:jc w:val="center"/>
              <w:rPr>
                <w:b/>
                <w:bCs/>
              </w:rPr>
            </w:pPr>
            <w:r w:rsidRPr="00295758">
              <w:rPr>
                <w:b/>
                <w:bCs/>
              </w:rPr>
              <w:t>Timeframe</w:t>
            </w:r>
          </w:p>
        </w:tc>
      </w:tr>
      <w:tr w:rsidR="00F80B33" w:rsidRPr="00EC099D" w:rsidTr="00F80B33">
        <w:trPr>
          <w:jc w:val="center"/>
        </w:trPr>
        <w:tc>
          <w:tcPr>
            <w:tcW w:w="1827" w:type="dxa"/>
            <w:vMerge w:val="restart"/>
          </w:tcPr>
          <w:p w:rsidR="00F80B33" w:rsidRPr="00EC099D" w:rsidRDefault="00295758" w:rsidP="00801C2B">
            <w:pPr>
              <w:spacing w:beforeLines="20" w:afterLines="20"/>
              <w:ind w:left="33"/>
            </w:pPr>
            <w:r w:rsidRPr="00295758">
              <w:rPr>
                <w:rFonts w:cs="Arial"/>
              </w:rPr>
              <w:t>Identify and invite participants to workshops</w:t>
            </w:r>
          </w:p>
        </w:tc>
        <w:tc>
          <w:tcPr>
            <w:tcW w:w="3376" w:type="dxa"/>
          </w:tcPr>
          <w:p w:rsidR="00707A04" w:rsidRDefault="00295758" w:rsidP="00801C2B">
            <w:pPr>
              <w:spacing w:beforeLines="20" w:afterLines="20"/>
              <w:ind w:left="33"/>
            </w:pPr>
            <w:r w:rsidRPr="00295758">
              <w:rPr>
                <w:rFonts w:cs="Arial"/>
              </w:rPr>
              <w:t>Identify venues and organizations for workshop</w:t>
            </w:r>
          </w:p>
        </w:tc>
        <w:tc>
          <w:tcPr>
            <w:tcW w:w="3005" w:type="dxa"/>
          </w:tcPr>
          <w:p w:rsidR="00707A04" w:rsidRDefault="00295758" w:rsidP="00801C2B">
            <w:pPr>
              <w:spacing w:beforeLines="20" w:afterLines="20"/>
              <w:ind w:left="-37"/>
            </w:pPr>
            <w:r w:rsidRPr="00295758">
              <w:rPr>
                <w:rFonts w:cs="Arial"/>
              </w:rPr>
              <w:t>Starts 1</w:t>
            </w:r>
            <w:r w:rsidRPr="00295758">
              <w:t>–</w:t>
            </w:r>
            <w:r w:rsidRPr="00295758">
              <w:rPr>
                <w:rFonts w:cs="Arial"/>
              </w:rPr>
              <w:t>2 months after OMB approval, ongoing</w:t>
            </w:r>
          </w:p>
        </w:tc>
      </w:tr>
      <w:tr w:rsidR="00C04CA7" w:rsidRPr="00EC099D" w:rsidTr="00F80B33">
        <w:trPr>
          <w:trHeight w:val="327"/>
          <w:jc w:val="center"/>
        </w:trPr>
        <w:tc>
          <w:tcPr>
            <w:tcW w:w="1827" w:type="dxa"/>
            <w:vMerge/>
          </w:tcPr>
          <w:p w:rsidR="00DD59AB" w:rsidRDefault="00DD59AB" w:rsidP="00801C2B">
            <w:pPr>
              <w:spacing w:beforeLines="20" w:afterLines="20"/>
              <w:ind w:left="33"/>
            </w:pPr>
          </w:p>
        </w:tc>
        <w:tc>
          <w:tcPr>
            <w:tcW w:w="3376" w:type="dxa"/>
          </w:tcPr>
          <w:p w:rsidR="00C04CA7" w:rsidRPr="00EC099D" w:rsidRDefault="00295758" w:rsidP="00F80B33">
            <w:pPr>
              <w:ind w:left="33"/>
            </w:pPr>
            <w:r w:rsidRPr="00295758">
              <w:rPr>
                <w:rFonts w:cs="Arial"/>
              </w:rPr>
              <w:t>Identify and invite participants</w:t>
            </w:r>
          </w:p>
        </w:tc>
        <w:tc>
          <w:tcPr>
            <w:tcW w:w="3005" w:type="dxa"/>
          </w:tcPr>
          <w:p w:rsidR="00E94AF2" w:rsidRDefault="00295758" w:rsidP="00801C2B">
            <w:pPr>
              <w:spacing w:beforeLines="20" w:afterLines="20"/>
              <w:ind w:left="-37"/>
            </w:pPr>
            <w:r w:rsidRPr="00295758">
              <w:rPr>
                <w:rFonts w:cs="Arial"/>
              </w:rPr>
              <w:t>Starts 1</w:t>
            </w:r>
            <w:r w:rsidRPr="00295758">
              <w:t>–</w:t>
            </w:r>
            <w:r w:rsidRPr="00295758">
              <w:rPr>
                <w:rFonts w:cs="Arial"/>
              </w:rPr>
              <w:t>2 months after OMB approval, ongoing</w:t>
            </w:r>
          </w:p>
        </w:tc>
      </w:tr>
      <w:tr w:rsidR="00C04CA7" w:rsidRPr="00EC099D" w:rsidTr="00F80B33">
        <w:trPr>
          <w:jc w:val="center"/>
        </w:trPr>
        <w:tc>
          <w:tcPr>
            <w:tcW w:w="1827" w:type="dxa"/>
            <w:vMerge w:val="restart"/>
          </w:tcPr>
          <w:p w:rsidR="00C04CA7" w:rsidRPr="00EC099D" w:rsidRDefault="00295758" w:rsidP="00801C2B">
            <w:pPr>
              <w:spacing w:beforeLines="20" w:afterLines="20"/>
              <w:ind w:left="33"/>
            </w:pPr>
            <w:r w:rsidRPr="00295758">
              <w:t>Conduct workshops</w:t>
            </w:r>
          </w:p>
        </w:tc>
        <w:tc>
          <w:tcPr>
            <w:tcW w:w="3376" w:type="dxa"/>
          </w:tcPr>
          <w:p w:rsidR="00707A04" w:rsidRDefault="00295758" w:rsidP="00801C2B">
            <w:pPr>
              <w:spacing w:beforeLines="20" w:afterLines="20"/>
              <w:ind w:left="33"/>
              <w:rPr>
                <w:rFonts w:cs="Arial"/>
              </w:rPr>
            </w:pPr>
            <w:r w:rsidRPr="00295758">
              <w:rPr>
                <w:rFonts w:cs="Arial"/>
              </w:rPr>
              <w:t>Deliver curriculum</w:t>
            </w:r>
          </w:p>
        </w:tc>
        <w:tc>
          <w:tcPr>
            <w:tcW w:w="3005" w:type="dxa"/>
          </w:tcPr>
          <w:p w:rsidR="00707A04" w:rsidRDefault="00295758" w:rsidP="00801C2B">
            <w:pPr>
              <w:spacing w:beforeLines="20" w:afterLines="20"/>
              <w:ind w:left="-37"/>
            </w:pPr>
            <w:r w:rsidRPr="00295758">
              <w:rPr>
                <w:rFonts w:cs="Arial"/>
              </w:rPr>
              <w:t>Starts 1</w:t>
            </w:r>
            <w:r w:rsidRPr="00295758">
              <w:t>–</w:t>
            </w:r>
            <w:r w:rsidRPr="00295758">
              <w:rPr>
                <w:rFonts w:cs="Arial"/>
              </w:rPr>
              <w:t>2 months after OMB approval, ongoing</w:t>
            </w:r>
          </w:p>
        </w:tc>
      </w:tr>
      <w:tr w:rsidR="00C04CA7" w:rsidRPr="00EC099D" w:rsidTr="00F80B33">
        <w:trPr>
          <w:jc w:val="center"/>
        </w:trPr>
        <w:tc>
          <w:tcPr>
            <w:tcW w:w="1827" w:type="dxa"/>
            <w:vMerge/>
          </w:tcPr>
          <w:p w:rsidR="00DD59AB" w:rsidRDefault="00DD59AB" w:rsidP="00801C2B">
            <w:pPr>
              <w:spacing w:beforeLines="20" w:afterLines="20"/>
              <w:ind w:left="33"/>
            </w:pPr>
          </w:p>
        </w:tc>
        <w:tc>
          <w:tcPr>
            <w:tcW w:w="3376" w:type="dxa"/>
          </w:tcPr>
          <w:p w:rsidR="00DD59AB" w:rsidRDefault="00295758" w:rsidP="00801C2B">
            <w:pPr>
              <w:spacing w:beforeLines="20" w:afterLines="20"/>
              <w:ind w:left="33"/>
              <w:rPr>
                <w:rFonts w:cs="Arial"/>
              </w:rPr>
            </w:pPr>
            <w:r w:rsidRPr="00295758">
              <w:rPr>
                <w:rFonts w:cs="Arial"/>
              </w:rPr>
              <w:t>Conduct post-surveys</w:t>
            </w:r>
          </w:p>
        </w:tc>
        <w:tc>
          <w:tcPr>
            <w:tcW w:w="3005" w:type="dxa"/>
          </w:tcPr>
          <w:p w:rsidR="00DD59AB" w:rsidRDefault="00295758" w:rsidP="00801C2B">
            <w:pPr>
              <w:spacing w:beforeLines="20" w:afterLines="20"/>
              <w:ind w:left="-37"/>
            </w:pPr>
            <w:r w:rsidRPr="00295758">
              <w:rPr>
                <w:rFonts w:cs="Arial"/>
              </w:rPr>
              <w:t>Starts 1</w:t>
            </w:r>
            <w:r w:rsidRPr="00295758">
              <w:t>–</w:t>
            </w:r>
            <w:r w:rsidRPr="00295758">
              <w:rPr>
                <w:rFonts w:cs="Arial"/>
              </w:rPr>
              <w:t>2 months after OMB approval, ongoing</w:t>
            </w:r>
          </w:p>
        </w:tc>
      </w:tr>
      <w:tr w:rsidR="00F80B33" w:rsidRPr="00EC099D" w:rsidTr="00F80B33">
        <w:trPr>
          <w:jc w:val="center"/>
        </w:trPr>
        <w:tc>
          <w:tcPr>
            <w:tcW w:w="1827" w:type="dxa"/>
            <w:vMerge w:val="restart"/>
          </w:tcPr>
          <w:p w:rsidR="00F80B33" w:rsidRPr="00EC099D" w:rsidRDefault="00295758" w:rsidP="00801C2B">
            <w:pPr>
              <w:spacing w:beforeLines="20" w:afterLines="20"/>
              <w:ind w:left="33"/>
            </w:pPr>
            <w:r w:rsidRPr="00295758">
              <w:t>Conduct follow up survey</w:t>
            </w:r>
          </w:p>
        </w:tc>
        <w:tc>
          <w:tcPr>
            <w:tcW w:w="3376" w:type="dxa"/>
          </w:tcPr>
          <w:p w:rsidR="00707A04" w:rsidRDefault="00295758" w:rsidP="00801C2B">
            <w:pPr>
              <w:spacing w:beforeLines="20" w:afterLines="20"/>
              <w:ind w:left="33"/>
              <w:rPr>
                <w:rFonts w:cs="Arial"/>
              </w:rPr>
            </w:pPr>
            <w:r w:rsidRPr="00295758">
              <w:rPr>
                <w:rFonts w:cs="Arial"/>
              </w:rPr>
              <w:t>Finalize web survey</w:t>
            </w:r>
          </w:p>
        </w:tc>
        <w:tc>
          <w:tcPr>
            <w:tcW w:w="3005" w:type="dxa"/>
          </w:tcPr>
          <w:p w:rsidR="00707A04" w:rsidRDefault="00295758" w:rsidP="00801C2B">
            <w:pPr>
              <w:spacing w:beforeLines="20" w:afterLines="20"/>
              <w:ind w:left="-37"/>
              <w:rPr>
                <w:rFonts w:cs="Arial"/>
              </w:rPr>
            </w:pPr>
            <w:r w:rsidRPr="00295758">
              <w:rPr>
                <w:rFonts w:cs="Arial"/>
              </w:rPr>
              <w:t>1 month after OMB approval</w:t>
            </w:r>
          </w:p>
        </w:tc>
      </w:tr>
      <w:tr w:rsidR="00F80B33" w:rsidRPr="00EC099D" w:rsidTr="00F80B33">
        <w:trPr>
          <w:jc w:val="center"/>
        </w:trPr>
        <w:tc>
          <w:tcPr>
            <w:tcW w:w="1827" w:type="dxa"/>
            <w:vMerge/>
          </w:tcPr>
          <w:p w:rsidR="00DD59AB" w:rsidRDefault="00DD59AB" w:rsidP="00801C2B">
            <w:pPr>
              <w:spacing w:beforeLines="20" w:afterLines="20"/>
              <w:ind w:left="33"/>
            </w:pPr>
          </w:p>
        </w:tc>
        <w:tc>
          <w:tcPr>
            <w:tcW w:w="3376" w:type="dxa"/>
          </w:tcPr>
          <w:p w:rsidR="00DD59AB" w:rsidRDefault="00295758" w:rsidP="00801C2B">
            <w:pPr>
              <w:spacing w:beforeLines="20" w:afterLines="20"/>
              <w:ind w:left="33"/>
              <w:rPr>
                <w:rFonts w:cs="Arial"/>
              </w:rPr>
            </w:pPr>
            <w:r w:rsidRPr="00295758">
              <w:rPr>
                <w:rFonts w:cs="Arial"/>
              </w:rPr>
              <w:t>Conduct follow-up survey</w:t>
            </w:r>
          </w:p>
        </w:tc>
        <w:tc>
          <w:tcPr>
            <w:tcW w:w="3005" w:type="dxa"/>
          </w:tcPr>
          <w:p w:rsidR="00DD59AB" w:rsidRDefault="00295758" w:rsidP="00801C2B">
            <w:pPr>
              <w:spacing w:beforeLines="20" w:afterLines="20"/>
              <w:ind w:left="-37"/>
              <w:rPr>
                <w:rFonts w:cs="Arial"/>
              </w:rPr>
            </w:pPr>
            <w:r w:rsidRPr="00295758">
              <w:rPr>
                <w:rFonts w:cs="Arial"/>
              </w:rPr>
              <w:t>3 months after each training</w:t>
            </w:r>
          </w:p>
        </w:tc>
      </w:tr>
      <w:tr w:rsidR="00111CAE" w:rsidRPr="00EC099D" w:rsidTr="00111CAE">
        <w:trPr>
          <w:jc w:val="center"/>
        </w:trPr>
        <w:tc>
          <w:tcPr>
            <w:tcW w:w="1827" w:type="dxa"/>
            <w:vMerge w:val="restart"/>
          </w:tcPr>
          <w:p w:rsidR="00111CAE" w:rsidRPr="00EC099D" w:rsidRDefault="00295758" w:rsidP="00801C2B">
            <w:pPr>
              <w:spacing w:beforeLines="20" w:afterLines="20"/>
            </w:pPr>
            <w:r w:rsidRPr="00295758">
              <w:t xml:space="preserve">Disseminate resources </w:t>
            </w:r>
          </w:p>
        </w:tc>
        <w:tc>
          <w:tcPr>
            <w:tcW w:w="3376" w:type="dxa"/>
          </w:tcPr>
          <w:p w:rsidR="00707A04" w:rsidRDefault="00295758" w:rsidP="00801C2B">
            <w:pPr>
              <w:spacing w:beforeLines="20" w:afterLines="20"/>
              <w:ind w:left="33"/>
              <w:rPr>
                <w:rFonts w:cs="Arial"/>
              </w:rPr>
            </w:pPr>
            <w:r w:rsidRPr="00295758">
              <w:rPr>
                <w:rFonts w:cs="Arial"/>
              </w:rPr>
              <w:t>Finalize web survey</w:t>
            </w:r>
          </w:p>
        </w:tc>
        <w:tc>
          <w:tcPr>
            <w:tcW w:w="3005" w:type="dxa"/>
          </w:tcPr>
          <w:p w:rsidR="00707A04" w:rsidRDefault="00295758" w:rsidP="00801C2B">
            <w:pPr>
              <w:spacing w:beforeLines="20" w:afterLines="20"/>
              <w:ind w:left="-37"/>
              <w:rPr>
                <w:rFonts w:cs="Arial"/>
              </w:rPr>
            </w:pPr>
            <w:r w:rsidRPr="00295758">
              <w:rPr>
                <w:rFonts w:cs="Arial"/>
              </w:rPr>
              <w:t>1 month after OMB approval</w:t>
            </w:r>
          </w:p>
        </w:tc>
      </w:tr>
      <w:tr w:rsidR="00C04CA7" w:rsidRPr="00EC099D" w:rsidTr="00111CAE">
        <w:trPr>
          <w:jc w:val="center"/>
        </w:trPr>
        <w:tc>
          <w:tcPr>
            <w:tcW w:w="1827" w:type="dxa"/>
            <w:vMerge/>
          </w:tcPr>
          <w:p w:rsidR="00DD59AB" w:rsidRDefault="00DD59AB" w:rsidP="00801C2B">
            <w:pPr>
              <w:spacing w:beforeLines="20" w:afterLines="20"/>
            </w:pPr>
          </w:p>
        </w:tc>
        <w:tc>
          <w:tcPr>
            <w:tcW w:w="3376" w:type="dxa"/>
          </w:tcPr>
          <w:p w:rsidR="00DD59AB" w:rsidRDefault="00295758" w:rsidP="00801C2B">
            <w:pPr>
              <w:spacing w:beforeLines="20" w:afterLines="20"/>
              <w:ind w:left="33"/>
              <w:rPr>
                <w:rFonts w:cs="Arial"/>
              </w:rPr>
            </w:pPr>
            <w:r w:rsidRPr="00295758">
              <w:rPr>
                <w:rFonts w:cs="Arial"/>
              </w:rPr>
              <w:t xml:space="preserve">Disseminate resources </w:t>
            </w:r>
          </w:p>
        </w:tc>
        <w:tc>
          <w:tcPr>
            <w:tcW w:w="3005" w:type="dxa"/>
          </w:tcPr>
          <w:p w:rsidR="00DD59AB" w:rsidRDefault="00295758" w:rsidP="00801C2B">
            <w:pPr>
              <w:spacing w:beforeLines="20" w:afterLines="20"/>
              <w:ind w:left="-37"/>
            </w:pPr>
            <w:r w:rsidRPr="00295758">
              <w:rPr>
                <w:rFonts w:cs="Arial"/>
              </w:rPr>
              <w:t>Starts 1</w:t>
            </w:r>
            <w:r w:rsidRPr="00295758">
              <w:t>–</w:t>
            </w:r>
            <w:r w:rsidRPr="00295758">
              <w:rPr>
                <w:rFonts w:cs="Arial"/>
              </w:rPr>
              <w:t>2 months after OMB approval, ongoing</w:t>
            </w:r>
          </w:p>
        </w:tc>
      </w:tr>
      <w:tr w:rsidR="00C04CA7" w:rsidRPr="00EC099D" w:rsidTr="00111CAE">
        <w:trPr>
          <w:jc w:val="center"/>
        </w:trPr>
        <w:tc>
          <w:tcPr>
            <w:tcW w:w="1827" w:type="dxa"/>
            <w:vMerge/>
          </w:tcPr>
          <w:p w:rsidR="00DD59AB" w:rsidRDefault="00DD59AB" w:rsidP="00801C2B">
            <w:pPr>
              <w:spacing w:beforeLines="20" w:afterLines="20"/>
              <w:ind w:left="33"/>
            </w:pPr>
          </w:p>
        </w:tc>
        <w:tc>
          <w:tcPr>
            <w:tcW w:w="3376" w:type="dxa"/>
          </w:tcPr>
          <w:p w:rsidR="00DD59AB" w:rsidRDefault="00295758" w:rsidP="00801C2B">
            <w:pPr>
              <w:spacing w:beforeLines="20" w:afterLines="20"/>
              <w:ind w:left="33"/>
              <w:rPr>
                <w:rFonts w:cs="Arial"/>
              </w:rPr>
            </w:pPr>
            <w:r w:rsidRPr="00295758">
              <w:rPr>
                <w:rFonts w:cs="Arial"/>
              </w:rPr>
              <w:t>Conduct resource evaluation survey</w:t>
            </w:r>
          </w:p>
        </w:tc>
        <w:tc>
          <w:tcPr>
            <w:tcW w:w="3005" w:type="dxa"/>
          </w:tcPr>
          <w:p w:rsidR="00DD59AB" w:rsidRDefault="00295758" w:rsidP="00801C2B">
            <w:pPr>
              <w:spacing w:beforeLines="20" w:afterLines="20"/>
              <w:ind w:left="-37"/>
            </w:pPr>
            <w:r w:rsidRPr="00295758">
              <w:rPr>
                <w:rFonts w:cs="Arial"/>
              </w:rPr>
              <w:t>Starts 1</w:t>
            </w:r>
            <w:r w:rsidRPr="00295758">
              <w:t>–</w:t>
            </w:r>
            <w:r w:rsidRPr="00295758">
              <w:rPr>
                <w:rFonts w:cs="Arial"/>
              </w:rPr>
              <w:t>2 months after OMB approval, ongoing</w:t>
            </w:r>
          </w:p>
        </w:tc>
      </w:tr>
      <w:tr w:rsidR="00111CAE" w:rsidRPr="00EC099D" w:rsidTr="00F80B33">
        <w:trPr>
          <w:jc w:val="center"/>
        </w:trPr>
        <w:tc>
          <w:tcPr>
            <w:tcW w:w="1827" w:type="dxa"/>
            <w:vMerge w:val="restart"/>
          </w:tcPr>
          <w:p w:rsidR="00111CAE" w:rsidRPr="00EC099D" w:rsidRDefault="00295758" w:rsidP="00F80B33">
            <w:pPr>
              <w:ind w:left="33"/>
              <w:rPr>
                <w:rFonts w:cs="Arial"/>
              </w:rPr>
            </w:pPr>
            <w:r w:rsidRPr="00295758">
              <w:rPr>
                <w:rFonts w:cs="Arial"/>
              </w:rPr>
              <w:t xml:space="preserve">Analyze and Report Data  </w:t>
            </w:r>
          </w:p>
        </w:tc>
        <w:tc>
          <w:tcPr>
            <w:tcW w:w="3376" w:type="dxa"/>
          </w:tcPr>
          <w:p w:rsidR="00111CAE" w:rsidRPr="00EC099D" w:rsidRDefault="00295758" w:rsidP="00801C2B">
            <w:pPr>
              <w:spacing w:beforeLines="20" w:afterLines="20"/>
              <w:ind w:left="33"/>
              <w:rPr>
                <w:rFonts w:cs="Arial"/>
              </w:rPr>
            </w:pPr>
            <w:r w:rsidRPr="00295758">
              <w:rPr>
                <w:rFonts w:cs="Arial"/>
              </w:rPr>
              <w:t>Draft Report</w:t>
            </w:r>
          </w:p>
        </w:tc>
        <w:tc>
          <w:tcPr>
            <w:tcW w:w="3005" w:type="dxa"/>
          </w:tcPr>
          <w:p w:rsidR="00707A04" w:rsidRDefault="00295758" w:rsidP="00801C2B">
            <w:pPr>
              <w:spacing w:beforeLines="20" w:afterLines="20"/>
              <w:ind w:left="-37"/>
              <w:rPr>
                <w:rFonts w:cs="Arial"/>
              </w:rPr>
            </w:pPr>
            <w:r w:rsidRPr="00295758">
              <w:rPr>
                <w:rFonts w:cs="Arial"/>
              </w:rPr>
              <w:t>Quarterly after start of programs</w:t>
            </w:r>
          </w:p>
        </w:tc>
      </w:tr>
      <w:tr w:rsidR="00111CAE" w:rsidRPr="00EC099D" w:rsidTr="00F80B33">
        <w:trPr>
          <w:jc w:val="center"/>
        </w:trPr>
        <w:tc>
          <w:tcPr>
            <w:tcW w:w="1827" w:type="dxa"/>
            <w:vMerge/>
          </w:tcPr>
          <w:p w:rsidR="00111CAE" w:rsidRPr="00EC099D" w:rsidRDefault="00111CAE" w:rsidP="00F80B33">
            <w:pPr>
              <w:ind w:left="33"/>
              <w:rPr>
                <w:rFonts w:cs="Arial"/>
              </w:rPr>
            </w:pPr>
          </w:p>
        </w:tc>
        <w:tc>
          <w:tcPr>
            <w:tcW w:w="3376" w:type="dxa"/>
          </w:tcPr>
          <w:p w:rsidR="00111CAE" w:rsidRPr="00EC099D" w:rsidRDefault="00295758" w:rsidP="00801C2B">
            <w:pPr>
              <w:spacing w:beforeLines="20" w:afterLines="20"/>
              <w:ind w:left="33"/>
            </w:pPr>
            <w:r w:rsidRPr="00295758">
              <w:t>Final Report</w:t>
            </w:r>
          </w:p>
        </w:tc>
        <w:tc>
          <w:tcPr>
            <w:tcW w:w="3005" w:type="dxa"/>
          </w:tcPr>
          <w:p w:rsidR="00707A04" w:rsidRDefault="00295758" w:rsidP="00801C2B">
            <w:pPr>
              <w:spacing w:beforeLines="20" w:afterLines="20"/>
              <w:ind w:left="-37"/>
            </w:pPr>
            <w:r w:rsidRPr="00295758">
              <w:t xml:space="preserve">At end of budget period  </w:t>
            </w:r>
          </w:p>
        </w:tc>
      </w:tr>
      <w:tr w:rsidR="00111CAE" w:rsidRPr="00EC099D" w:rsidTr="00F80B33">
        <w:trPr>
          <w:jc w:val="center"/>
        </w:trPr>
        <w:tc>
          <w:tcPr>
            <w:tcW w:w="1827" w:type="dxa"/>
            <w:vMerge w:val="restart"/>
          </w:tcPr>
          <w:p w:rsidR="00111CAE" w:rsidRPr="00EC099D" w:rsidRDefault="00295758" w:rsidP="00801C2B">
            <w:pPr>
              <w:tabs>
                <w:tab w:val="left" w:pos="2775"/>
              </w:tabs>
              <w:spacing w:beforeLines="20" w:afterLines="20"/>
              <w:ind w:left="33"/>
            </w:pPr>
            <w:r w:rsidRPr="00295758">
              <w:rPr>
                <w:rFonts w:cs="Arial"/>
                <w:bCs/>
              </w:rPr>
              <w:t>Integrate findings into workshop curriculum</w:t>
            </w:r>
            <w:r w:rsidRPr="00295758">
              <w:rPr>
                <w:rFonts w:cs="Arial"/>
                <w:bCs/>
              </w:rPr>
              <w:tab/>
            </w:r>
          </w:p>
        </w:tc>
        <w:tc>
          <w:tcPr>
            <w:tcW w:w="3376" w:type="dxa"/>
          </w:tcPr>
          <w:p w:rsidR="00707A04" w:rsidRDefault="00295758" w:rsidP="00801C2B">
            <w:pPr>
              <w:spacing w:beforeLines="20" w:afterLines="20"/>
              <w:ind w:left="33"/>
            </w:pPr>
            <w:r w:rsidRPr="00295758">
              <w:rPr>
                <w:rFonts w:cs="Arial"/>
              </w:rPr>
              <w:t>Draft Revised Curriculum</w:t>
            </w:r>
          </w:p>
        </w:tc>
        <w:tc>
          <w:tcPr>
            <w:tcW w:w="3005" w:type="dxa"/>
          </w:tcPr>
          <w:p w:rsidR="00707A04" w:rsidRDefault="00295758" w:rsidP="00801C2B">
            <w:pPr>
              <w:spacing w:beforeLines="20" w:afterLines="20"/>
              <w:ind w:left="-37"/>
            </w:pPr>
            <w:r w:rsidRPr="00295758">
              <w:t>1-3 months after quarterly reports</w:t>
            </w:r>
          </w:p>
        </w:tc>
      </w:tr>
      <w:tr w:rsidR="00111CAE" w:rsidRPr="00EC099D" w:rsidTr="00F80B33">
        <w:trPr>
          <w:jc w:val="center"/>
        </w:trPr>
        <w:tc>
          <w:tcPr>
            <w:tcW w:w="1827" w:type="dxa"/>
            <w:vMerge/>
            <w:tcBorders>
              <w:bottom w:val="single" w:sz="18" w:space="0" w:color="333333"/>
            </w:tcBorders>
          </w:tcPr>
          <w:p w:rsidR="00DD59AB" w:rsidRDefault="00DD59AB" w:rsidP="00801C2B">
            <w:pPr>
              <w:spacing w:beforeLines="20" w:afterLines="20"/>
              <w:ind w:left="33"/>
              <w:rPr>
                <w:highlight w:val="green"/>
              </w:rPr>
            </w:pPr>
          </w:p>
        </w:tc>
        <w:tc>
          <w:tcPr>
            <w:tcW w:w="3376" w:type="dxa"/>
            <w:tcBorders>
              <w:bottom w:val="single" w:sz="18" w:space="0" w:color="333333"/>
            </w:tcBorders>
          </w:tcPr>
          <w:p w:rsidR="00DD59AB" w:rsidRDefault="00295758" w:rsidP="00801C2B">
            <w:pPr>
              <w:spacing w:beforeLines="20" w:afterLines="20"/>
              <w:ind w:left="33"/>
            </w:pPr>
            <w:r w:rsidRPr="00295758">
              <w:rPr>
                <w:rFonts w:cs="Arial"/>
              </w:rPr>
              <w:t>Final Revised Curriculum</w:t>
            </w:r>
          </w:p>
        </w:tc>
        <w:tc>
          <w:tcPr>
            <w:tcW w:w="3005" w:type="dxa"/>
            <w:tcBorders>
              <w:bottom w:val="single" w:sz="18" w:space="0" w:color="333333"/>
            </w:tcBorders>
          </w:tcPr>
          <w:p w:rsidR="00DD59AB" w:rsidRDefault="00295758" w:rsidP="00801C2B">
            <w:pPr>
              <w:spacing w:beforeLines="20" w:afterLines="20"/>
              <w:ind w:left="-37"/>
            </w:pPr>
            <w:r w:rsidRPr="00295758">
              <w:t xml:space="preserve">At end of budget period  </w:t>
            </w:r>
          </w:p>
        </w:tc>
      </w:tr>
    </w:tbl>
    <w:p w:rsidR="00F80B33" w:rsidRPr="00E81C59" w:rsidRDefault="00F80B33" w:rsidP="00F80B33"/>
    <w:p w:rsidR="00F80B33" w:rsidRPr="00E81C59" w:rsidRDefault="002B495D" w:rsidP="00F80B33">
      <w:r w:rsidRPr="00E81C59">
        <w:t xml:space="preserve">For the reports, data will be summarized across respondents. For rating and categorical scales, the percent of each answer chosen compared to the total number of answers given will be reported per item. Open ended questions will be reviewed and summarized by themes. </w:t>
      </w:r>
    </w:p>
    <w:p w:rsidR="00DA0A6C" w:rsidRDefault="00DA0A6C" w:rsidP="00AB6EA6">
      <w:pPr>
        <w:rPr>
          <w:b/>
        </w:rPr>
      </w:pPr>
    </w:p>
    <w:p w:rsidR="00DA0A6C" w:rsidRDefault="00DA0A6C" w:rsidP="00663260">
      <w:pPr>
        <w:ind w:left="720" w:hanging="720"/>
        <w:rPr>
          <w:b/>
        </w:rPr>
      </w:pPr>
    </w:p>
    <w:p w:rsidR="00663260" w:rsidRPr="00E81C59" w:rsidRDefault="00663260" w:rsidP="00AB6EA6">
      <w:pPr>
        <w:keepNext/>
        <w:keepLines/>
        <w:spacing w:after="120"/>
        <w:rPr>
          <w:b/>
        </w:rPr>
      </w:pPr>
      <w:r w:rsidRPr="00E81C59">
        <w:rPr>
          <w:b/>
        </w:rPr>
        <w:t>A. 17.</w:t>
      </w:r>
      <w:r w:rsidRPr="00E81C59">
        <w:rPr>
          <w:b/>
        </w:rPr>
        <w:tab/>
        <w:t>Reason(s) Display of OMB Expiration Date is Inappropriate</w:t>
      </w:r>
    </w:p>
    <w:p w:rsidR="00663260" w:rsidRPr="00E81C59" w:rsidRDefault="00902F6E" w:rsidP="00663260">
      <w:pPr>
        <w:ind w:left="720" w:hanging="720"/>
      </w:pPr>
      <w:r w:rsidRPr="00E81C59">
        <w:t>The OMB expiration date will be displayed.</w:t>
      </w:r>
    </w:p>
    <w:p w:rsidR="00902F6E" w:rsidRPr="00E81C59" w:rsidRDefault="00902F6E" w:rsidP="00663260">
      <w:pPr>
        <w:ind w:left="720" w:hanging="720"/>
        <w:rPr>
          <w:b/>
        </w:rPr>
      </w:pPr>
    </w:p>
    <w:p w:rsidR="00663260" w:rsidRPr="00E81C59" w:rsidRDefault="00663260" w:rsidP="00AB6EA6">
      <w:pPr>
        <w:keepNext/>
        <w:keepLines/>
        <w:spacing w:after="120"/>
        <w:rPr>
          <w:b/>
        </w:rPr>
      </w:pPr>
      <w:r w:rsidRPr="00E81C59">
        <w:rPr>
          <w:b/>
        </w:rPr>
        <w:t>A. 18.</w:t>
      </w:r>
      <w:r w:rsidRPr="00E81C59">
        <w:rPr>
          <w:b/>
        </w:rPr>
        <w:tab/>
        <w:t>Exceptions to Certification for Paperwork Reduction Act Submissions</w:t>
      </w:r>
    </w:p>
    <w:p w:rsidR="00663260" w:rsidRPr="00E81C59" w:rsidRDefault="00F35612" w:rsidP="00663260">
      <w:pPr>
        <w:ind w:left="720" w:hanging="720"/>
      </w:pPr>
      <w:r w:rsidRPr="00E81C59">
        <w:t xml:space="preserve">There are no exceptions to the certification.  </w:t>
      </w:r>
    </w:p>
    <w:p w:rsidR="003C2DF4" w:rsidRPr="00814A1F" w:rsidRDefault="003C2DF4" w:rsidP="003C2DF4"/>
    <w:p w:rsidR="00E504AB" w:rsidRPr="00814A1F" w:rsidRDefault="00814A1F" w:rsidP="00AB6EA6">
      <w:pPr>
        <w:keepNext/>
        <w:keepLines/>
        <w:spacing w:after="120"/>
        <w:rPr>
          <w:b/>
          <w:u w:val="single"/>
        </w:rPr>
      </w:pPr>
      <w:r w:rsidRPr="00814A1F">
        <w:rPr>
          <w:b/>
          <w:u w:val="single"/>
        </w:rPr>
        <w:t>References</w:t>
      </w:r>
    </w:p>
    <w:p w:rsidR="00E94AF2" w:rsidRDefault="00565645">
      <w:pPr>
        <w:spacing w:after="120"/>
        <w:ind w:left="720" w:hanging="720"/>
        <w:rPr>
          <w:noProof/>
        </w:rPr>
      </w:pPr>
      <w:r w:rsidRPr="00814A1F">
        <w:fldChar w:fldCharType="begin"/>
      </w:r>
      <w:r w:rsidR="00E504AB" w:rsidRPr="00814A1F">
        <w:instrText xml:space="preserve"> ADDIN EN.REFLIST </w:instrText>
      </w:r>
      <w:r w:rsidRPr="00814A1F">
        <w:fldChar w:fldCharType="separate"/>
      </w:r>
      <w:r w:rsidR="00F53EC0">
        <w:rPr>
          <w:noProof/>
        </w:rPr>
        <w:t xml:space="preserve">American Psychiatric Association (2000). </w:t>
      </w:r>
      <w:r w:rsidR="00935538" w:rsidRPr="00935538">
        <w:rPr>
          <w:noProof/>
          <w:u w:val="single"/>
        </w:rPr>
        <w:t>Diagnostic and statistical manual of mental disorders</w:t>
      </w:r>
      <w:r w:rsidR="00F53EC0">
        <w:rPr>
          <w:noProof/>
        </w:rPr>
        <w:t>. Washington, DC, American Psychiatric Association.</w:t>
      </w:r>
    </w:p>
    <w:p w:rsidR="00E94AF2" w:rsidRDefault="00F53EC0">
      <w:pPr>
        <w:spacing w:after="120"/>
        <w:ind w:left="720" w:hanging="720"/>
        <w:rPr>
          <w:noProof/>
        </w:rPr>
      </w:pPr>
      <w:r>
        <w:rPr>
          <w:noProof/>
        </w:rPr>
        <w:t xml:space="preserve">Bawden, H. N., A. Stokes, et al. (1998). "Peer relationship problems in children with Tourette's disorder or diabetes mellitus." </w:t>
      </w:r>
      <w:r w:rsidR="00935538" w:rsidRPr="00935538">
        <w:rPr>
          <w:noProof/>
          <w:u w:val="single"/>
        </w:rPr>
        <w:t>J Child Psychol Psychiatry</w:t>
      </w:r>
      <w:r>
        <w:rPr>
          <w:noProof/>
        </w:rPr>
        <w:t xml:space="preserve"> </w:t>
      </w:r>
      <w:r w:rsidR="00935538" w:rsidRPr="00935538">
        <w:rPr>
          <w:b/>
          <w:noProof/>
        </w:rPr>
        <w:t>39</w:t>
      </w:r>
      <w:r>
        <w:rPr>
          <w:noProof/>
        </w:rPr>
        <w:t>(5): 663-668.</w:t>
      </w:r>
    </w:p>
    <w:p w:rsidR="00E94AF2" w:rsidRDefault="00F53EC0">
      <w:pPr>
        <w:spacing w:after="120"/>
        <w:ind w:left="720" w:hanging="720"/>
        <w:rPr>
          <w:noProof/>
        </w:rPr>
      </w:pPr>
      <w:r>
        <w:rPr>
          <w:noProof/>
        </w:rPr>
        <w:t xml:space="preserve">Centers for Disease Control and Prevention (2009). "Prevalence of diagnosed Tourette syndrome in persons aged 6-17 years - United States, 2007." </w:t>
      </w:r>
      <w:r w:rsidR="00935538" w:rsidRPr="00935538">
        <w:rPr>
          <w:noProof/>
          <w:u w:val="single"/>
        </w:rPr>
        <w:t>MMWR Morb Mortal Wkly Rep</w:t>
      </w:r>
      <w:r>
        <w:rPr>
          <w:noProof/>
        </w:rPr>
        <w:t xml:space="preserve"> </w:t>
      </w:r>
      <w:r w:rsidR="00935538" w:rsidRPr="00935538">
        <w:rPr>
          <w:b/>
          <w:noProof/>
        </w:rPr>
        <w:t>58</w:t>
      </w:r>
      <w:r>
        <w:rPr>
          <w:noProof/>
        </w:rPr>
        <w:t>(21): 581-585.</w:t>
      </w:r>
    </w:p>
    <w:p w:rsidR="00E94AF2" w:rsidRDefault="00F53EC0">
      <w:pPr>
        <w:spacing w:after="120"/>
        <w:ind w:left="720" w:hanging="720"/>
        <w:rPr>
          <w:noProof/>
        </w:rPr>
      </w:pPr>
      <w:r>
        <w:rPr>
          <w:noProof/>
        </w:rPr>
        <w:t xml:space="preserve">Comings, D. E., J. A. Himes, et al. (1990). "An epidemiologic study of Tourette's syndrome in a single school district." </w:t>
      </w:r>
      <w:r w:rsidR="00935538" w:rsidRPr="00935538">
        <w:rPr>
          <w:noProof/>
          <w:u w:val="single"/>
        </w:rPr>
        <w:t>Journal of Clinical Psychiatry</w:t>
      </w:r>
      <w:r>
        <w:rPr>
          <w:noProof/>
        </w:rPr>
        <w:t xml:space="preserve"> </w:t>
      </w:r>
      <w:r w:rsidR="00935538" w:rsidRPr="00935538">
        <w:rPr>
          <w:b/>
          <w:noProof/>
        </w:rPr>
        <w:t>51</w:t>
      </w:r>
      <w:r>
        <w:rPr>
          <w:noProof/>
        </w:rPr>
        <w:t>(1): 463-469.</w:t>
      </w:r>
    </w:p>
    <w:p w:rsidR="00E94AF2" w:rsidRDefault="00F53EC0">
      <w:pPr>
        <w:spacing w:after="120"/>
        <w:ind w:left="720" w:hanging="720"/>
        <w:rPr>
          <w:noProof/>
        </w:rPr>
      </w:pPr>
      <w:r>
        <w:rPr>
          <w:noProof/>
        </w:rPr>
        <w:t xml:space="preserve">Erenberg, G., R. P. Cruse, et al. (1986). "Tourette syndrome: an analysis of 200 pediatric and adolescent cases." </w:t>
      </w:r>
      <w:r w:rsidR="00935538" w:rsidRPr="00935538">
        <w:rPr>
          <w:noProof/>
          <w:u w:val="single"/>
        </w:rPr>
        <w:t>Cleve Clin Q</w:t>
      </w:r>
      <w:r>
        <w:rPr>
          <w:noProof/>
        </w:rPr>
        <w:t xml:space="preserve"> </w:t>
      </w:r>
      <w:r w:rsidR="00935538" w:rsidRPr="00935538">
        <w:rPr>
          <w:b/>
          <w:noProof/>
        </w:rPr>
        <w:t>53</w:t>
      </w:r>
      <w:r>
        <w:rPr>
          <w:noProof/>
        </w:rPr>
        <w:t>(2): 127-131.</w:t>
      </w:r>
    </w:p>
    <w:p w:rsidR="00E94AF2" w:rsidRDefault="00F53EC0">
      <w:pPr>
        <w:spacing w:after="120"/>
        <w:ind w:left="720" w:hanging="720"/>
        <w:rPr>
          <w:noProof/>
        </w:rPr>
      </w:pPr>
      <w:r>
        <w:rPr>
          <w:noProof/>
        </w:rPr>
        <w:t xml:space="preserve">Freeman, R. D. (2007). "Tic disorders and ADHD: answers from a world-wide clinical dataset on Tourette syndrome." </w:t>
      </w:r>
      <w:r w:rsidR="00935538" w:rsidRPr="00935538">
        <w:rPr>
          <w:noProof/>
          <w:u w:val="single"/>
        </w:rPr>
        <w:t>European Child &amp; Adolescent Psychiatry</w:t>
      </w:r>
      <w:r>
        <w:rPr>
          <w:noProof/>
        </w:rPr>
        <w:t xml:space="preserve"> </w:t>
      </w:r>
      <w:r w:rsidR="00935538" w:rsidRPr="00935538">
        <w:rPr>
          <w:b/>
          <w:noProof/>
        </w:rPr>
        <w:t>16</w:t>
      </w:r>
      <w:r>
        <w:rPr>
          <w:noProof/>
        </w:rPr>
        <w:t>: 15-23.</w:t>
      </w:r>
    </w:p>
    <w:p w:rsidR="00E94AF2" w:rsidRDefault="00F53EC0">
      <w:pPr>
        <w:spacing w:after="120"/>
        <w:ind w:left="720" w:hanging="720"/>
        <w:rPr>
          <w:noProof/>
        </w:rPr>
      </w:pPr>
      <w:r>
        <w:rPr>
          <w:noProof/>
        </w:rPr>
        <w:t xml:space="preserve">Ginsburg, G. S. and J. N. Kingery (2007). Management of familial issues in persons with Tourette syndrome. </w:t>
      </w:r>
      <w:r w:rsidR="00935538" w:rsidRPr="00935538">
        <w:rPr>
          <w:noProof/>
          <w:u w:val="single"/>
        </w:rPr>
        <w:t>Treating Tourette syndrome and tic disorders: A guide for practitioners.</w:t>
      </w:r>
      <w:r>
        <w:rPr>
          <w:noProof/>
        </w:rPr>
        <w:t>, New York, NY, US: Guilford Press</w:t>
      </w:r>
      <w:r w:rsidR="00935538" w:rsidRPr="00935538">
        <w:rPr>
          <w:b/>
          <w:noProof/>
        </w:rPr>
        <w:t xml:space="preserve">: </w:t>
      </w:r>
      <w:r>
        <w:rPr>
          <w:noProof/>
        </w:rPr>
        <w:t>225-241.</w:t>
      </w:r>
    </w:p>
    <w:p w:rsidR="00E94AF2" w:rsidRDefault="00F53EC0">
      <w:pPr>
        <w:spacing w:after="120"/>
        <w:ind w:left="720" w:hanging="720"/>
        <w:rPr>
          <w:noProof/>
        </w:rPr>
      </w:pPr>
      <w:r w:rsidRPr="00C557EB">
        <w:rPr>
          <w:noProof/>
          <w:lang w:val="de-DE"/>
        </w:rPr>
        <w:t xml:space="preserve">Janik, P., A. Kalbarczyk, et al. </w:t>
      </w:r>
      <w:r>
        <w:rPr>
          <w:noProof/>
        </w:rPr>
        <w:t xml:space="preserve">(2007). "Clinical analysis of Gilles de la Tourette syndrome based on 126 cases." </w:t>
      </w:r>
      <w:r w:rsidR="00935538" w:rsidRPr="00935538">
        <w:rPr>
          <w:noProof/>
          <w:u w:val="single"/>
        </w:rPr>
        <w:t>Neurol Neurochir Pol</w:t>
      </w:r>
      <w:r>
        <w:rPr>
          <w:noProof/>
        </w:rPr>
        <w:t xml:space="preserve"> </w:t>
      </w:r>
      <w:r w:rsidR="00935538" w:rsidRPr="00935538">
        <w:rPr>
          <w:b/>
          <w:noProof/>
        </w:rPr>
        <w:t>41</w:t>
      </w:r>
      <w:r>
        <w:rPr>
          <w:noProof/>
        </w:rPr>
        <w:t>(5): 381-387.</w:t>
      </w:r>
    </w:p>
    <w:p w:rsidR="00E94AF2" w:rsidRDefault="00F53EC0">
      <w:pPr>
        <w:spacing w:after="120"/>
        <w:ind w:left="720" w:hanging="720"/>
        <w:rPr>
          <w:noProof/>
        </w:rPr>
      </w:pPr>
      <w:r>
        <w:rPr>
          <w:noProof/>
        </w:rPr>
        <w:t xml:space="preserve">Jankovic, J. (1997). "Tourette syndrome. Phenomenology and classification of tics." </w:t>
      </w:r>
      <w:r w:rsidR="00935538" w:rsidRPr="00935538">
        <w:rPr>
          <w:noProof/>
          <w:u w:val="single"/>
        </w:rPr>
        <w:t>Neurol Clin</w:t>
      </w:r>
      <w:r>
        <w:rPr>
          <w:noProof/>
        </w:rPr>
        <w:t xml:space="preserve"> </w:t>
      </w:r>
      <w:r w:rsidR="00935538" w:rsidRPr="00935538">
        <w:rPr>
          <w:b/>
          <w:noProof/>
        </w:rPr>
        <w:t>15</w:t>
      </w:r>
      <w:r>
        <w:rPr>
          <w:noProof/>
        </w:rPr>
        <w:t>(2): 267-275.</w:t>
      </w:r>
    </w:p>
    <w:p w:rsidR="00E94AF2" w:rsidRDefault="00F53EC0">
      <w:pPr>
        <w:spacing w:after="120"/>
        <w:ind w:left="720" w:hanging="720"/>
        <w:rPr>
          <w:noProof/>
        </w:rPr>
      </w:pPr>
      <w:r>
        <w:rPr>
          <w:noProof/>
        </w:rPr>
        <w:t xml:space="preserve">Kadesjo, B. and C. Gillberg (2000). "Tourette's disorder: Epidemiology and comorbidity in primary school children." </w:t>
      </w:r>
      <w:r w:rsidR="00935538" w:rsidRPr="00935538">
        <w:rPr>
          <w:noProof/>
          <w:u w:val="single"/>
        </w:rPr>
        <w:t>Journal of the American Academy of Child &amp; Adolescent Psychiatry</w:t>
      </w:r>
      <w:r>
        <w:rPr>
          <w:noProof/>
        </w:rPr>
        <w:t xml:space="preserve"> </w:t>
      </w:r>
      <w:r w:rsidR="00935538" w:rsidRPr="00935538">
        <w:rPr>
          <w:b/>
          <w:noProof/>
        </w:rPr>
        <w:t>39</w:t>
      </w:r>
      <w:r>
        <w:rPr>
          <w:noProof/>
        </w:rPr>
        <w:t>(5): 548-555.</w:t>
      </w:r>
    </w:p>
    <w:p w:rsidR="00E94AF2" w:rsidRDefault="00F53EC0">
      <w:pPr>
        <w:spacing w:after="120"/>
        <w:ind w:left="720" w:hanging="720"/>
        <w:rPr>
          <w:noProof/>
        </w:rPr>
      </w:pPr>
      <w:r>
        <w:rPr>
          <w:noProof/>
        </w:rPr>
        <w:t xml:space="preserve">Khalifa, N. and A.-L. von Knorring (2003). "Prevalence of tic disorders and Tourette syndrome in a Swedish school population." </w:t>
      </w:r>
      <w:r w:rsidR="00935538" w:rsidRPr="00935538">
        <w:rPr>
          <w:noProof/>
          <w:u w:val="single"/>
        </w:rPr>
        <w:t>Developmental Medicine &amp; Child Neurology</w:t>
      </w:r>
      <w:r>
        <w:rPr>
          <w:noProof/>
        </w:rPr>
        <w:t xml:space="preserve"> </w:t>
      </w:r>
      <w:r w:rsidR="00935538" w:rsidRPr="00935538">
        <w:rPr>
          <w:b/>
          <w:noProof/>
        </w:rPr>
        <w:t>45</w:t>
      </w:r>
      <w:r>
        <w:rPr>
          <w:noProof/>
        </w:rPr>
        <w:t>(5): 315-319.</w:t>
      </w:r>
    </w:p>
    <w:p w:rsidR="00E94AF2" w:rsidRDefault="00F53EC0">
      <w:pPr>
        <w:spacing w:after="120"/>
        <w:ind w:left="720" w:hanging="720"/>
        <w:rPr>
          <w:noProof/>
        </w:rPr>
      </w:pPr>
      <w:r>
        <w:rPr>
          <w:noProof/>
        </w:rPr>
        <w:t xml:space="preserve">Khalifa, N. and A.-L. Von Knorring (2005). "Tourette syndrome and other tic disorders in a total population of children: clinical assessment and background." </w:t>
      </w:r>
      <w:r w:rsidR="00935538" w:rsidRPr="00935538">
        <w:rPr>
          <w:noProof/>
          <w:u w:val="single"/>
        </w:rPr>
        <w:t>Acta Paediatrica</w:t>
      </w:r>
      <w:r>
        <w:rPr>
          <w:noProof/>
        </w:rPr>
        <w:t xml:space="preserve"> </w:t>
      </w:r>
      <w:r w:rsidR="00935538" w:rsidRPr="00935538">
        <w:rPr>
          <w:b/>
          <w:noProof/>
        </w:rPr>
        <w:t>94</w:t>
      </w:r>
      <w:r>
        <w:rPr>
          <w:noProof/>
        </w:rPr>
        <w:t>(11): 1608-1614.</w:t>
      </w:r>
    </w:p>
    <w:p w:rsidR="00E94AF2" w:rsidRDefault="00F53EC0">
      <w:pPr>
        <w:spacing w:after="120"/>
        <w:ind w:left="720" w:hanging="720"/>
        <w:rPr>
          <w:noProof/>
        </w:rPr>
      </w:pPr>
      <w:r>
        <w:rPr>
          <w:noProof/>
        </w:rPr>
        <w:t xml:space="preserve">Leckman, J. F., H. Zhang, et al. (1998). "Course of tic severity in Tourette syndrome: the first two decades." </w:t>
      </w:r>
      <w:r w:rsidR="00935538" w:rsidRPr="00935538">
        <w:rPr>
          <w:noProof/>
          <w:u w:val="single"/>
        </w:rPr>
        <w:t>Pediatrics</w:t>
      </w:r>
      <w:r>
        <w:rPr>
          <w:noProof/>
        </w:rPr>
        <w:t xml:space="preserve"> </w:t>
      </w:r>
      <w:r w:rsidR="00935538" w:rsidRPr="00935538">
        <w:rPr>
          <w:b/>
          <w:noProof/>
        </w:rPr>
        <w:t>102</w:t>
      </w:r>
      <w:r>
        <w:rPr>
          <w:noProof/>
        </w:rPr>
        <w:t>(1 Pt 1): 14-19.</w:t>
      </w:r>
    </w:p>
    <w:p w:rsidR="00E94AF2" w:rsidRDefault="00F53EC0">
      <w:pPr>
        <w:spacing w:after="120"/>
        <w:ind w:left="720" w:hanging="720"/>
        <w:rPr>
          <w:noProof/>
        </w:rPr>
      </w:pPr>
      <w:r>
        <w:rPr>
          <w:noProof/>
        </w:rPr>
        <w:t xml:space="preserve">Marcks, B. A., D. W. Woods, et al. (2004). "What do those who know, know? Investigating providers' knowledge about Tourette's Syndrome and its treatment " </w:t>
      </w:r>
      <w:r w:rsidR="00935538" w:rsidRPr="00935538">
        <w:rPr>
          <w:noProof/>
          <w:u w:val="single"/>
        </w:rPr>
        <w:t>Cognitive and Behavioral Practice</w:t>
      </w:r>
      <w:r>
        <w:rPr>
          <w:noProof/>
        </w:rPr>
        <w:t xml:space="preserve"> </w:t>
      </w:r>
      <w:r w:rsidR="00935538" w:rsidRPr="00935538">
        <w:rPr>
          <w:b/>
          <w:noProof/>
        </w:rPr>
        <w:t>11</w:t>
      </w:r>
      <w:r>
        <w:rPr>
          <w:noProof/>
        </w:rPr>
        <w:t>(3): 298-305.</w:t>
      </w:r>
    </w:p>
    <w:p w:rsidR="00E94AF2" w:rsidRDefault="00255B64">
      <w:pPr>
        <w:spacing w:after="120"/>
        <w:ind w:left="720" w:hanging="720"/>
        <w:rPr>
          <w:noProof/>
        </w:rPr>
      </w:pPr>
      <w:r w:rsidRPr="00255B64">
        <w:rPr>
          <w:noProof/>
        </w:rPr>
        <w:t xml:space="preserve">Mason, A., S. Banerjee, et al. </w:t>
      </w:r>
      <w:r w:rsidR="00F53EC0">
        <w:rPr>
          <w:noProof/>
        </w:rPr>
        <w:t xml:space="preserve">(1998). "The prevalence of Tourette syndrome in a mainstream school population." </w:t>
      </w:r>
      <w:r w:rsidR="00935538" w:rsidRPr="00935538">
        <w:rPr>
          <w:noProof/>
          <w:u w:val="single"/>
        </w:rPr>
        <w:t>Developmental Medicine &amp; Child Neurology</w:t>
      </w:r>
      <w:r w:rsidR="00F53EC0">
        <w:rPr>
          <w:noProof/>
        </w:rPr>
        <w:t xml:space="preserve"> </w:t>
      </w:r>
      <w:r w:rsidR="00935538" w:rsidRPr="00935538">
        <w:rPr>
          <w:b/>
          <w:noProof/>
        </w:rPr>
        <w:t>40</w:t>
      </w:r>
      <w:r w:rsidR="00F53EC0">
        <w:rPr>
          <w:noProof/>
        </w:rPr>
        <w:t>(5): 292-296.</w:t>
      </w:r>
    </w:p>
    <w:p w:rsidR="00E94AF2" w:rsidRDefault="00F53EC0">
      <w:pPr>
        <w:spacing w:after="120"/>
        <w:ind w:left="720" w:hanging="720"/>
        <w:rPr>
          <w:noProof/>
        </w:rPr>
      </w:pPr>
      <w:r>
        <w:rPr>
          <w:noProof/>
        </w:rPr>
        <w:t xml:space="preserve">Packer, L. E. (2005). "Tic-related school problems: Impact on functioning, accommodations, and interventions." </w:t>
      </w:r>
      <w:r w:rsidR="00935538" w:rsidRPr="00935538">
        <w:rPr>
          <w:noProof/>
          <w:u w:val="single"/>
        </w:rPr>
        <w:t>Behavior Modification</w:t>
      </w:r>
      <w:r>
        <w:rPr>
          <w:noProof/>
        </w:rPr>
        <w:t xml:space="preserve"> </w:t>
      </w:r>
      <w:r w:rsidR="00935538" w:rsidRPr="00935538">
        <w:rPr>
          <w:b/>
          <w:noProof/>
        </w:rPr>
        <w:t>29</w:t>
      </w:r>
      <w:r>
        <w:rPr>
          <w:noProof/>
        </w:rPr>
        <w:t>(6): 876-899.</w:t>
      </w:r>
    </w:p>
    <w:p w:rsidR="00E94AF2" w:rsidRDefault="00F53EC0">
      <w:pPr>
        <w:spacing w:after="120"/>
        <w:ind w:left="720" w:hanging="720"/>
        <w:rPr>
          <w:noProof/>
        </w:rPr>
      </w:pPr>
      <w:r>
        <w:rPr>
          <w:noProof/>
        </w:rPr>
        <w:t xml:space="preserve">Scahill, L., D. G. Sukhodolsky, et al. (2005). "Public health significance of tic disorders in children and adolescents." </w:t>
      </w:r>
      <w:r w:rsidR="00935538" w:rsidRPr="00935538">
        <w:rPr>
          <w:noProof/>
          <w:u w:val="single"/>
        </w:rPr>
        <w:t>Advances in Neurology</w:t>
      </w:r>
      <w:r>
        <w:rPr>
          <w:noProof/>
        </w:rPr>
        <w:t xml:space="preserve"> </w:t>
      </w:r>
      <w:r w:rsidR="00935538" w:rsidRPr="00935538">
        <w:rPr>
          <w:b/>
          <w:noProof/>
        </w:rPr>
        <w:t>96</w:t>
      </w:r>
      <w:r>
        <w:rPr>
          <w:noProof/>
        </w:rPr>
        <w:t>: 240-248.</w:t>
      </w:r>
    </w:p>
    <w:p w:rsidR="00E94AF2" w:rsidRDefault="00F53EC0">
      <w:pPr>
        <w:spacing w:after="120"/>
        <w:ind w:left="720" w:hanging="720"/>
        <w:rPr>
          <w:noProof/>
        </w:rPr>
      </w:pPr>
      <w:r>
        <w:rPr>
          <w:noProof/>
        </w:rPr>
        <w:t xml:space="preserve">Stefanoff, P., T. Wolanczyk, et al. (2008). "Prevalence of tic disorders among schoolchildren in Warsaw, Poland." </w:t>
      </w:r>
      <w:r w:rsidR="00935538" w:rsidRPr="00935538">
        <w:rPr>
          <w:noProof/>
          <w:u w:val="single"/>
        </w:rPr>
        <w:t>European Child &amp; Adolescent Psychiatry</w:t>
      </w:r>
      <w:r>
        <w:rPr>
          <w:noProof/>
        </w:rPr>
        <w:t xml:space="preserve"> </w:t>
      </w:r>
      <w:r w:rsidR="00935538" w:rsidRPr="00935538">
        <w:rPr>
          <w:b/>
          <w:noProof/>
        </w:rPr>
        <w:t>17</w:t>
      </w:r>
      <w:r>
        <w:rPr>
          <w:noProof/>
        </w:rPr>
        <w:t>(3): 171-178.</w:t>
      </w:r>
    </w:p>
    <w:p w:rsidR="00E94AF2" w:rsidRDefault="00565645">
      <w:pPr>
        <w:spacing w:after="120"/>
      </w:pPr>
      <w:r w:rsidRPr="00814A1F">
        <w:fldChar w:fldCharType="end"/>
      </w:r>
      <w:r>
        <w:fldChar w:fldCharType="begin"/>
      </w:r>
      <w:r w:rsidR="00F8191A">
        <w:instrText xml:space="preserve"> ADDIN </w:instrText>
      </w:r>
      <w:r>
        <w:fldChar w:fldCharType="end"/>
      </w:r>
    </w:p>
    <w:sectPr w:rsidR="00E94AF2" w:rsidSect="00AB6EA6">
      <w:headerReference w:type="default" r:id="rId10"/>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71075" w:rsidRDefault="00D71075" w:rsidP="00EC5093">
      <w:r>
        <w:separator/>
      </w:r>
    </w:p>
  </w:endnote>
  <w:endnote w:type="continuationSeparator" w:id="0">
    <w:p w:rsidR="00D71075" w:rsidRDefault="00D71075" w:rsidP="00EC509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Verdana">
    <w:panose1 w:val="020B0604030504040204"/>
    <w:charset w:val="00"/>
    <w:family w:val="swiss"/>
    <w:pitch w:val="variable"/>
    <w:sig w:usb0="20000287" w:usb1="00000000" w:usb2="00000000" w:usb3="00000000" w:csb0="000001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1075" w:rsidRDefault="00565645" w:rsidP="00EC5093">
    <w:pPr>
      <w:pStyle w:val="Footer"/>
      <w:framePr w:wrap="around" w:vAnchor="text" w:hAnchor="margin" w:xAlign="right" w:y="1"/>
      <w:rPr>
        <w:rStyle w:val="PageNumber"/>
      </w:rPr>
    </w:pPr>
    <w:r>
      <w:rPr>
        <w:rStyle w:val="PageNumber"/>
      </w:rPr>
      <w:fldChar w:fldCharType="begin"/>
    </w:r>
    <w:r w:rsidR="00D71075">
      <w:rPr>
        <w:rStyle w:val="PageNumber"/>
      </w:rPr>
      <w:instrText xml:space="preserve">PAGE  </w:instrText>
    </w:r>
    <w:r>
      <w:rPr>
        <w:rStyle w:val="PageNumber"/>
      </w:rPr>
      <w:fldChar w:fldCharType="end"/>
    </w:r>
  </w:p>
  <w:p w:rsidR="00D71075" w:rsidRDefault="00D71075" w:rsidP="002178B9">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1075" w:rsidRDefault="00565645" w:rsidP="00EC5093">
    <w:pPr>
      <w:pStyle w:val="Footer"/>
      <w:framePr w:wrap="around" w:vAnchor="text" w:hAnchor="margin" w:xAlign="right" w:y="1"/>
      <w:rPr>
        <w:rStyle w:val="PageNumber"/>
      </w:rPr>
    </w:pPr>
    <w:r>
      <w:rPr>
        <w:rStyle w:val="PageNumber"/>
      </w:rPr>
      <w:fldChar w:fldCharType="begin"/>
    </w:r>
    <w:r w:rsidR="00D71075">
      <w:rPr>
        <w:rStyle w:val="PageNumber"/>
      </w:rPr>
      <w:instrText xml:space="preserve">PAGE  </w:instrText>
    </w:r>
    <w:r>
      <w:rPr>
        <w:rStyle w:val="PageNumber"/>
      </w:rPr>
      <w:fldChar w:fldCharType="separate"/>
    </w:r>
    <w:r w:rsidR="00801C2B">
      <w:rPr>
        <w:rStyle w:val="PageNumber"/>
        <w:noProof/>
      </w:rPr>
      <w:t>1</w:t>
    </w:r>
    <w:r>
      <w:rPr>
        <w:rStyle w:val="PageNumber"/>
      </w:rPr>
      <w:fldChar w:fldCharType="end"/>
    </w:r>
  </w:p>
  <w:p w:rsidR="00D71075" w:rsidRDefault="00D71075" w:rsidP="002178B9">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71075" w:rsidRDefault="00D71075" w:rsidP="00EC5093">
      <w:r>
        <w:separator/>
      </w:r>
    </w:p>
  </w:footnote>
  <w:footnote w:type="continuationSeparator" w:id="0">
    <w:p w:rsidR="00D71075" w:rsidRDefault="00D71075" w:rsidP="00EC5093">
      <w:r>
        <w:continuationSeparator/>
      </w:r>
    </w:p>
  </w:footnote>
  <w:footnote w:id="1">
    <w:p w:rsidR="00D71075" w:rsidRDefault="00D71075" w:rsidP="00F8191A">
      <w:pPr>
        <w:pStyle w:val="FootnoteText"/>
      </w:pPr>
      <w:r>
        <w:rPr>
          <w:rStyle w:val="FootnoteReference"/>
        </w:rPr>
        <w:footnoteRef/>
      </w:r>
      <w:r>
        <w:t xml:space="preserve"> The pre-post test will be given to participants in workshops that last 2 hours or longer</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1075" w:rsidRDefault="00D7107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48D1275"/>
    <w:multiLevelType w:val="hybridMultilevel"/>
    <w:tmpl w:val="78B4F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93D62D9"/>
    <w:multiLevelType w:val="hybridMultilevel"/>
    <w:tmpl w:val="206AE66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D9B4106"/>
    <w:multiLevelType w:val="hybridMultilevel"/>
    <w:tmpl w:val="858E1A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5DEE2F33"/>
    <w:multiLevelType w:val="hybridMultilevel"/>
    <w:tmpl w:val="00369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DFB34A8"/>
    <w:multiLevelType w:val="hybridMultilevel"/>
    <w:tmpl w:val="B414F79E"/>
    <w:lvl w:ilvl="0" w:tplc="3AD8F236">
      <w:start w:val="1"/>
      <w:numFmt w:val="lowerRoman"/>
      <w:lvlText w:val="%1."/>
      <w:lvlJc w:val="left"/>
      <w:pPr>
        <w:ind w:left="1080" w:hanging="720"/>
      </w:pPr>
      <w:rPr>
        <w:rFonts w:hint="default"/>
        <w:b w:val="0"/>
        <w:sz w:val="22"/>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310747F"/>
    <w:multiLevelType w:val="hybridMultilevel"/>
    <w:tmpl w:val="059EF4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4"/>
  </w:num>
  <w:num w:numId="4">
    <w:abstractNumId w:val="1"/>
  </w:num>
  <w:num w:numId="5">
    <w:abstractNumId w:val="3"/>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stylePaneFormatFilter w:val="3F01"/>
  <w:defaultTabStop w:val="720"/>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Tourette Syndrome Literature.enl&lt;/item&gt;&lt;/Libraries&gt;&lt;/ENLibraries&gt;"/>
  </w:docVars>
  <w:rsids>
    <w:rsidRoot w:val="00755CE5"/>
    <w:rsid w:val="00004FC9"/>
    <w:rsid w:val="0000621C"/>
    <w:rsid w:val="000335BA"/>
    <w:rsid w:val="000831E7"/>
    <w:rsid w:val="00091E3A"/>
    <w:rsid w:val="0009228A"/>
    <w:rsid w:val="00097A24"/>
    <w:rsid w:val="000A5095"/>
    <w:rsid w:val="000B6E40"/>
    <w:rsid w:val="000C4EE2"/>
    <w:rsid w:val="000E47F4"/>
    <w:rsid w:val="000F2A29"/>
    <w:rsid w:val="00111027"/>
    <w:rsid w:val="00111CAE"/>
    <w:rsid w:val="001142E6"/>
    <w:rsid w:val="00134879"/>
    <w:rsid w:val="00146A59"/>
    <w:rsid w:val="00150825"/>
    <w:rsid w:val="00165D4B"/>
    <w:rsid w:val="00185C41"/>
    <w:rsid w:val="001864D9"/>
    <w:rsid w:val="00187660"/>
    <w:rsid w:val="00196F02"/>
    <w:rsid w:val="001B2766"/>
    <w:rsid w:val="001C4B34"/>
    <w:rsid w:val="001C7B5C"/>
    <w:rsid w:val="001E403A"/>
    <w:rsid w:val="001E59BD"/>
    <w:rsid w:val="001F712F"/>
    <w:rsid w:val="002178B9"/>
    <w:rsid w:val="002278FB"/>
    <w:rsid w:val="002345B4"/>
    <w:rsid w:val="0024170E"/>
    <w:rsid w:val="00241D8E"/>
    <w:rsid w:val="00247311"/>
    <w:rsid w:val="002514AA"/>
    <w:rsid w:val="00252559"/>
    <w:rsid w:val="00254E7C"/>
    <w:rsid w:val="00255B64"/>
    <w:rsid w:val="00264542"/>
    <w:rsid w:val="00266067"/>
    <w:rsid w:val="00270A1D"/>
    <w:rsid w:val="00276D75"/>
    <w:rsid w:val="00284A40"/>
    <w:rsid w:val="00294DCC"/>
    <w:rsid w:val="00295758"/>
    <w:rsid w:val="002B495D"/>
    <w:rsid w:val="002B683B"/>
    <w:rsid w:val="002C0A69"/>
    <w:rsid w:val="002C22C6"/>
    <w:rsid w:val="002C5174"/>
    <w:rsid w:val="002C6BBD"/>
    <w:rsid w:val="002D67C9"/>
    <w:rsid w:val="00313282"/>
    <w:rsid w:val="003133EF"/>
    <w:rsid w:val="00333A55"/>
    <w:rsid w:val="00340583"/>
    <w:rsid w:val="00366DAF"/>
    <w:rsid w:val="003733D1"/>
    <w:rsid w:val="00381E77"/>
    <w:rsid w:val="00381F5E"/>
    <w:rsid w:val="003A1C93"/>
    <w:rsid w:val="003A7C92"/>
    <w:rsid w:val="003C090A"/>
    <w:rsid w:val="003C2DF4"/>
    <w:rsid w:val="003C4312"/>
    <w:rsid w:val="003C74E7"/>
    <w:rsid w:val="003E13E4"/>
    <w:rsid w:val="003E4BBB"/>
    <w:rsid w:val="003E7FF2"/>
    <w:rsid w:val="003F0841"/>
    <w:rsid w:val="003F2301"/>
    <w:rsid w:val="003F2928"/>
    <w:rsid w:val="00402E99"/>
    <w:rsid w:val="00403280"/>
    <w:rsid w:val="00420085"/>
    <w:rsid w:val="00426684"/>
    <w:rsid w:val="00433ED2"/>
    <w:rsid w:val="004522AF"/>
    <w:rsid w:val="004602E2"/>
    <w:rsid w:val="00462D7F"/>
    <w:rsid w:val="004732E2"/>
    <w:rsid w:val="00476FDC"/>
    <w:rsid w:val="00493403"/>
    <w:rsid w:val="00495160"/>
    <w:rsid w:val="004A5DED"/>
    <w:rsid w:val="004B5495"/>
    <w:rsid w:val="004D02B0"/>
    <w:rsid w:val="004D1550"/>
    <w:rsid w:val="004D1742"/>
    <w:rsid w:val="004D470D"/>
    <w:rsid w:val="004E4270"/>
    <w:rsid w:val="004F0B4E"/>
    <w:rsid w:val="00520066"/>
    <w:rsid w:val="00521A01"/>
    <w:rsid w:val="005245FB"/>
    <w:rsid w:val="00524BFC"/>
    <w:rsid w:val="00527242"/>
    <w:rsid w:val="00535BB9"/>
    <w:rsid w:val="0054773E"/>
    <w:rsid w:val="00550CA9"/>
    <w:rsid w:val="00565645"/>
    <w:rsid w:val="005674B3"/>
    <w:rsid w:val="0057447A"/>
    <w:rsid w:val="005777DA"/>
    <w:rsid w:val="00577BD0"/>
    <w:rsid w:val="00584285"/>
    <w:rsid w:val="005845D1"/>
    <w:rsid w:val="00585F87"/>
    <w:rsid w:val="00586D4E"/>
    <w:rsid w:val="00586EBC"/>
    <w:rsid w:val="005908DA"/>
    <w:rsid w:val="00592DFE"/>
    <w:rsid w:val="00597959"/>
    <w:rsid w:val="005A6755"/>
    <w:rsid w:val="005A6BEC"/>
    <w:rsid w:val="005B4902"/>
    <w:rsid w:val="005B6DFD"/>
    <w:rsid w:val="005B7550"/>
    <w:rsid w:val="005E1740"/>
    <w:rsid w:val="005F0A3F"/>
    <w:rsid w:val="005F11B9"/>
    <w:rsid w:val="00600DB6"/>
    <w:rsid w:val="00603C72"/>
    <w:rsid w:val="0060682E"/>
    <w:rsid w:val="00610905"/>
    <w:rsid w:val="006225C1"/>
    <w:rsid w:val="00625ECE"/>
    <w:rsid w:val="00626325"/>
    <w:rsid w:val="00642FA6"/>
    <w:rsid w:val="00643A26"/>
    <w:rsid w:val="00652B0A"/>
    <w:rsid w:val="00661652"/>
    <w:rsid w:val="00663260"/>
    <w:rsid w:val="006917DC"/>
    <w:rsid w:val="0069791F"/>
    <w:rsid w:val="006A51FA"/>
    <w:rsid w:val="006B30EB"/>
    <w:rsid w:val="006B521A"/>
    <w:rsid w:val="006C191C"/>
    <w:rsid w:val="006C52B3"/>
    <w:rsid w:val="006D66AD"/>
    <w:rsid w:val="006E6D61"/>
    <w:rsid w:val="006E7A57"/>
    <w:rsid w:val="006F3274"/>
    <w:rsid w:val="00705A27"/>
    <w:rsid w:val="00707A04"/>
    <w:rsid w:val="00713186"/>
    <w:rsid w:val="00720C0F"/>
    <w:rsid w:val="00740859"/>
    <w:rsid w:val="007557E8"/>
    <w:rsid w:val="00755CE5"/>
    <w:rsid w:val="007576F0"/>
    <w:rsid w:val="007716CF"/>
    <w:rsid w:val="00784A79"/>
    <w:rsid w:val="00790AD1"/>
    <w:rsid w:val="0079299C"/>
    <w:rsid w:val="00796832"/>
    <w:rsid w:val="007A2F79"/>
    <w:rsid w:val="007A7F15"/>
    <w:rsid w:val="007B0AFB"/>
    <w:rsid w:val="007B0DB9"/>
    <w:rsid w:val="007B1B03"/>
    <w:rsid w:val="007B51B6"/>
    <w:rsid w:val="007C49E0"/>
    <w:rsid w:val="007C5D77"/>
    <w:rsid w:val="007E2567"/>
    <w:rsid w:val="007E70D2"/>
    <w:rsid w:val="007F104C"/>
    <w:rsid w:val="007F119A"/>
    <w:rsid w:val="007F7B82"/>
    <w:rsid w:val="00801C2B"/>
    <w:rsid w:val="00813CD1"/>
    <w:rsid w:val="00814A1F"/>
    <w:rsid w:val="00817A09"/>
    <w:rsid w:val="00843584"/>
    <w:rsid w:val="00861CE6"/>
    <w:rsid w:val="00862405"/>
    <w:rsid w:val="00867144"/>
    <w:rsid w:val="008732C0"/>
    <w:rsid w:val="00875081"/>
    <w:rsid w:val="0087711D"/>
    <w:rsid w:val="00894B1D"/>
    <w:rsid w:val="008A0D91"/>
    <w:rsid w:val="008B6925"/>
    <w:rsid w:val="008C0473"/>
    <w:rsid w:val="008C1259"/>
    <w:rsid w:val="008C3D41"/>
    <w:rsid w:val="00902F6E"/>
    <w:rsid w:val="00914447"/>
    <w:rsid w:val="00920FC7"/>
    <w:rsid w:val="00935538"/>
    <w:rsid w:val="0093662E"/>
    <w:rsid w:val="0094043C"/>
    <w:rsid w:val="00972B5B"/>
    <w:rsid w:val="0098089B"/>
    <w:rsid w:val="009842AA"/>
    <w:rsid w:val="009A1D57"/>
    <w:rsid w:val="009E6CB5"/>
    <w:rsid w:val="009F25A8"/>
    <w:rsid w:val="00A35799"/>
    <w:rsid w:val="00A46F80"/>
    <w:rsid w:val="00A50E87"/>
    <w:rsid w:val="00A5250E"/>
    <w:rsid w:val="00A5766B"/>
    <w:rsid w:val="00A622DC"/>
    <w:rsid w:val="00A62846"/>
    <w:rsid w:val="00A62A7E"/>
    <w:rsid w:val="00A70EC8"/>
    <w:rsid w:val="00A72BA7"/>
    <w:rsid w:val="00A72E20"/>
    <w:rsid w:val="00A9330D"/>
    <w:rsid w:val="00A95F3A"/>
    <w:rsid w:val="00AB6EA6"/>
    <w:rsid w:val="00AC1237"/>
    <w:rsid w:val="00AC67D1"/>
    <w:rsid w:val="00AC7262"/>
    <w:rsid w:val="00AD5391"/>
    <w:rsid w:val="00AF5F2C"/>
    <w:rsid w:val="00B030C4"/>
    <w:rsid w:val="00B1412E"/>
    <w:rsid w:val="00B15990"/>
    <w:rsid w:val="00B16DA9"/>
    <w:rsid w:val="00B20783"/>
    <w:rsid w:val="00B24F7C"/>
    <w:rsid w:val="00B25794"/>
    <w:rsid w:val="00B33CCD"/>
    <w:rsid w:val="00B34D86"/>
    <w:rsid w:val="00B36A48"/>
    <w:rsid w:val="00B4129F"/>
    <w:rsid w:val="00B44686"/>
    <w:rsid w:val="00B45E87"/>
    <w:rsid w:val="00B55D46"/>
    <w:rsid w:val="00B75285"/>
    <w:rsid w:val="00B75FBB"/>
    <w:rsid w:val="00B76FB6"/>
    <w:rsid w:val="00BB67FF"/>
    <w:rsid w:val="00BB7594"/>
    <w:rsid w:val="00BE4B7F"/>
    <w:rsid w:val="00BE673B"/>
    <w:rsid w:val="00BF1057"/>
    <w:rsid w:val="00BF67CA"/>
    <w:rsid w:val="00C02951"/>
    <w:rsid w:val="00C02D0A"/>
    <w:rsid w:val="00C04CA7"/>
    <w:rsid w:val="00C140BF"/>
    <w:rsid w:val="00C150C8"/>
    <w:rsid w:val="00C24698"/>
    <w:rsid w:val="00C3497D"/>
    <w:rsid w:val="00C45918"/>
    <w:rsid w:val="00C557EB"/>
    <w:rsid w:val="00C62570"/>
    <w:rsid w:val="00C67F68"/>
    <w:rsid w:val="00C92706"/>
    <w:rsid w:val="00C976B4"/>
    <w:rsid w:val="00CA2675"/>
    <w:rsid w:val="00CB26D4"/>
    <w:rsid w:val="00CC15B8"/>
    <w:rsid w:val="00CC736F"/>
    <w:rsid w:val="00CD0CE4"/>
    <w:rsid w:val="00D0697D"/>
    <w:rsid w:val="00D071B2"/>
    <w:rsid w:val="00D13A95"/>
    <w:rsid w:val="00D148D3"/>
    <w:rsid w:val="00D1745A"/>
    <w:rsid w:val="00D357C6"/>
    <w:rsid w:val="00D561F4"/>
    <w:rsid w:val="00D610C0"/>
    <w:rsid w:val="00D63456"/>
    <w:rsid w:val="00D71075"/>
    <w:rsid w:val="00D81CBE"/>
    <w:rsid w:val="00D8597C"/>
    <w:rsid w:val="00D861D3"/>
    <w:rsid w:val="00D9269B"/>
    <w:rsid w:val="00D94A13"/>
    <w:rsid w:val="00DA0A6C"/>
    <w:rsid w:val="00DA54CF"/>
    <w:rsid w:val="00DA7A5F"/>
    <w:rsid w:val="00DB268D"/>
    <w:rsid w:val="00DB338E"/>
    <w:rsid w:val="00DD59AB"/>
    <w:rsid w:val="00DD792B"/>
    <w:rsid w:val="00DF194E"/>
    <w:rsid w:val="00DF38F5"/>
    <w:rsid w:val="00E25BA2"/>
    <w:rsid w:val="00E276DF"/>
    <w:rsid w:val="00E419CB"/>
    <w:rsid w:val="00E427E9"/>
    <w:rsid w:val="00E500D0"/>
    <w:rsid w:val="00E504AB"/>
    <w:rsid w:val="00E50F9E"/>
    <w:rsid w:val="00E578C6"/>
    <w:rsid w:val="00E63A5B"/>
    <w:rsid w:val="00E81C59"/>
    <w:rsid w:val="00E84643"/>
    <w:rsid w:val="00E92883"/>
    <w:rsid w:val="00E94AF2"/>
    <w:rsid w:val="00E96285"/>
    <w:rsid w:val="00EA092B"/>
    <w:rsid w:val="00EA4EF5"/>
    <w:rsid w:val="00EB32BE"/>
    <w:rsid w:val="00EB4033"/>
    <w:rsid w:val="00EC099D"/>
    <w:rsid w:val="00EC5093"/>
    <w:rsid w:val="00ED2316"/>
    <w:rsid w:val="00EE18C7"/>
    <w:rsid w:val="00EE3501"/>
    <w:rsid w:val="00EE39AC"/>
    <w:rsid w:val="00EF461E"/>
    <w:rsid w:val="00EF4745"/>
    <w:rsid w:val="00F012FB"/>
    <w:rsid w:val="00F132E2"/>
    <w:rsid w:val="00F1788E"/>
    <w:rsid w:val="00F258F8"/>
    <w:rsid w:val="00F300DA"/>
    <w:rsid w:val="00F31F71"/>
    <w:rsid w:val="00F35612"/>
    <w:rsid w:val="00F36F3C"/>
    <w:rsid w:val="00F37150"/>
    <w:rsid w:val="00F43CFE"/>
    <w:rsid w:val="00F53EC0"/>
    <w:rsid w:val="00F545C0"/>
    <w:rsid w:val="00F548CD"/>
    <w:rsid w:val="00F578C2"/>
    <w:rsid w:val="00F7012A"/>
    <w:rsid w:val="00F71493"/>
    <w:rsid w:val="00F80B33"/>
    <w:rsid w:val="00F80FE9"/>
    <w:rsid w:val="00F811FC"/>
    <w:rsid w:val="00F8191A"/>
    <w:rsid w:val="00F87161"/>
    <w:rsid w:val="00F97B9F"/>
    <w:rsid w:val="00FA4262"/>
    <w:rsid w:val="00FB2DBF"/>
    <w:rsid w:val="00FC183F"/>
    <w:rsid w:val="00FD7350"/>
    <w:rsid w:val="00FE6F9F"/>
    <w:rsid w:val="00FE73E4"/>
    <w:rsid w:val="00FF506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List Bullet" w:uiPriority="99"/>
    <w:lsdException w:name="Title" w:qFormat="1"/>
    <w:lsdException w:name="Default Paragraph Font" w:uiPriority="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1745A"/>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D357C6"/>
    <w:rPr>
      <w:rFonts w:ascii="Tahoma" w:hAnsi="Tahoma" w:cs="Tahoma"/>
      <w:sz w:val="16"/>
      <w:szCs w:val="16"/>
    </w:rPr>
  </w:style>
  <w:style w:type="character" w:styleId="Hyperlink">
    <w:name w:val="Hyperlink"/>
    <w:basedOn w:val="DefaultParagraphFont"/>
    <w:rsid w:val="005908DA"/>
    <w:rPr>
      <w:color w:val="800000"/>
      <w:u w:val="single"/>
    </w:rPr>
  </w:style>
  <w:style w:type="table" w:styleId="TableGrid">
    <w:name w:val="Table Grid"/>
    <w:basedOn w:val="TableNormal"/>
    <w:rsid w:val="005979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2178B9"/>
    <w:pPr>
      <w:tabs>
        <w:tab w:val="center" w:pos="4320"/>
        <w:tab w:val="right" w:pos="8640"/>
      </w:tabs>
    </w:pPr>
  </w:style>
  <w:style w:type="character" w:styleId="PageNumber">
    <w:name w:val="page number"/>
    <w:basedOn w:val="DefaultParagraphFont"/>
    <w:rsid w:val="002178B9"/>
  </w:style>
  <w:style w:type="character" w:styleId="CommentReference">
    <w:name w:val="annotation reference"/>
    <w:basedOn w:val="DefaultParagraphFont"/>
    <w:uiPriority w:val="99"/>
    <w:rsid w:val="00B76FB6"/>
    <w:rPr>
      <w:rFonts w:cs="Times New Roman"/>
      <w:sz w:val="16"/>
      <w:szCs w:val="16"/>
    </w:rPr>
  </w:style>
  <w:style w:type="paragraph" w:styleId="CommentText">
    <w:name w:val="annotation text"/>
    <w:basedOn w:val="Normal"/>
    <w:link w:val="CommentTextChar"/>
    <w:uiPriority w:val="99"/>
    <w:rsid w:val="00B76FB6"/>
    <w:rPr>
      <w:sz w:val="20"/>
      <w:szCs w:val="20"/>
    </w:rPr>
  </w:style>
  <w:style w:type="character" w:customStyle="1" w:styleId="CommentTextChar">
    <w:name w:val="Comment Text Char"/>
    <w:basedOn w:val="DefaultParagraphFont"/>
    <w:link w:val="CommentText"/>
    <w:uiPriority w:val="99"/>
    <w:rsid w:val="00B76FB6"/>
  </w:style>
  <w:style w:type="paragraph" w:styleId="CommentSubject">
    <w:name w:val="annotation subject"/>
    <w:basedOn w:val="CommentText"/>
    <w:next w:val="CommentText"/>
    <w:link w:val="CommentSubjectChar"/>
    <w:rsid w:val="00BE4B7F"/>
    <w:rPr>
      <w:b/>
      <w:bCs/>
    </w:rPr>
  </w:style>
  <w:style w:type="character" w:customStyle="1" w:styleId="CommentSubjectChar">
    <w:name w:val="Comment Subject Char"/>
    <w:basedOn w:val="CommentTextChar"/>
    <w:link w:val="CommentSubject"/>
    <w:rsid w:val="00BE4B7F"/>
    <w:rPr>
      <w:b/>
      <w:bCs/>
    </w:rPr>
  </w:style>
  <w:style w:type="character" w:customStyle="1" w:styleId="listingtext4">
    <w:name w:val="listingtext4"/>
    <w:basedOn w:val="DefaultParagraphFont"/>
    <w:rsid w:val="007576F0"/>
    <w:rPr>
      <w:rFonts w:ascii="Verdana" w:hAnsi="Verdana" w:hint="default"/>
      <w:b w:val="0"/>
      <w:bCs w:val="0"/>
      <w:color w:val="000000"/>
      <w:sz w:val="18"/>
      <w:szCs w:val="18"/>
    </w:rPr>
  </w:style>
  <w:style w:type="paragraph" w:styleId="ListBullet">
    <w:name w:val="List Bullet"/>
    <w:basedOn w:val="Normal"/>
    <w:uiPriority w:val="99"/>
    <w:rsid w:val="00165D4B"/>
    <w:pPr>
      <w:tabs>
        <w:tab w:val="num" w:pos="1440"/>
      </w:tabs>
      <w:overflowPunct w:val="0"/>
      <w:autoSpaceDE w:val="0"/>
      <w:autoSpaceDN w:val="0"/>
      <w:adjustRightInd w:val="0"/>
      <w:ind w:left="1440" w:hanging="360"/>
      <w:textAlignment w:val="baseline"/>
    </w:pPr>
    <w:rPr>
      <w:kern w:val="24"/>
      <w:sz w:val="22"/>
      <w:szCs w:val="22"/>
    </w:rPr>
  </w:style>
  <w:style w:type="paragraph" w:styleId="FootnoteText">
    <w:name w:val="footnote text"/>
    <w:basedOn w:val="Normal"/>
    <w:link w:val="FootnoteTextChar"/>
    <w:rsid w:val="00EF461E"/>
    <w:rPr>
      <w:sz w:val="20"/>
      <w:szCs w:val="20"/>
    </w:rPr>
  </w:style>
  <w:style w:type="character" w:customStyle="1" w:styleId="FootnoteTextChar">
    <w:name w:val="Footnote Text Char"/>
    <w:basedOn w:val="DefaultParagraphFont"/>
    <w:link w:val="FootnoteText"/>
    <w:rsid w:val="00EF461E"/>
  </w:style>
  <w:style w:type="character" w:styleId="FootnoteReference">
    <w:name w:val="footnote reference"/>
    <w:basedOn w:val="DefaultParagraphFont"/>
    <w:rsid w:val="00EF461E"/>
    <w:rPr>
      <w:vertAlign w:val="superscript"/>
    </w:rPr>
  </w:style>
  <w:style w:type="paragraph" w:styleId="ListParagraph">
    <w:name w:val="List Paragraph"/>
    <w:basedOn w:val="Normal"/>
    <w:uiPriority w:val="34"/>
    <w:qFormat/>
    <w:rsid w:val="00FB2DBF"/>
    <w:pPr>
      <w:ind w:left="720"/>
      <w:contextualSpacing/>
    </w:pPr>
  </w:style>
  <w:style w:type="paragraph" w:customStyle="1" w:styleId="FormFill-In">
    <w:name w:val="Form Fill-In"/>
    <w:basedOn w:val="Normal"/>
    <w:link w:val="FormFill-InChar"/>
    <w:rsid w:val="00FA4262"/>
    <w:pPr>
      <w:widowControl w:val="0"/>
      <w:autoSpaceDE w:val="0"/>
      <w:autoSpaceDN w:val="0"/>
      <w:adjustRightInd w:val="0"/>
    </w:pPr>
    <w:rPr>
      <w:color w:val="000000"/>
      <w:sz w:val="20"/>
      <w:szCs w:val="22"/>
    </w:rPr>
  </w:style>
  <w:style w:type="character" w:customStyle="1" w:styleId="FormFill-InChar">
    <w:name w:val="Form Fill-In Char"/>
    <w:basedOn w:val="DefaultParagraphFont"/>
    <w:link w:val="FormFill-In"/>
    <w:rsid w:val="00FA4262"/>
    <w:rPr>
      <w:color w:val="000000"/>
      <w:szCs w:val="22"/>
    </w:rPr>
  </w:style>
  <w:style w:type="paragraph" w:styleId="Header">
    <w:name w:val="header"/>
    <w:basedOn w:val="Normal"/>
    <w:link w:val="HeaderChar"/>
    <w:rsid w:val="00E500D0"/>
    <w:pPr>
      <w:tabs>
        <w:tab w:val="center" w:pos="4680"/>
        <w:tab w:val="right" w:pos="9360"/>
      </w:tabs>
    </w:pPr>
  </w:style>
  <w:style w:type="character" w:customStyle="1" w:styleId="HeaderChar">
    <w:name w:val="Header Char"/>
    <w:basedOn w:val="DefaultParagraphFont"/>
    <w:link w:val="Header"/>
    <w:rsid w:val="00E500D0"/>
    <w:rPr>
      <w:sz w:val="24"/>
      <w:szCs w:val="24"/>
    </w:rPr>
  </w:style>
  <w:style w:type="paragraph" w:styleId="Revision">
    <w:name w:val="Revision"/>
    <w:hidden/>
    <w:uiPriority w:val="99"/>
    <w:semiHidden/>
    <w:rsid w:val="00E500D0"/>
    <w:rPr>
      <w:sz w:val="24"/>
      <w:szCs w:val="24"/>
    </w:rPr>
  </w:style>
  <w:style w:type="paragraph" w:customStyle="1" w:styleId="Default">
    <w:name w:val="Default"/>
    <w:rsid w:val="00DA7A5F"/>
    <w:pPr>
      <w:autoSpaceDE w:val="0"/>
      <w:autoSpaceDN w:val="0"/>
      <w:adjustRightInd w:val="0"/>
    </w:pPr>
    <w:rPr>
      <w:color w:val="000000"/>
      <w:sz w:val="24"/>
      <w:szCs w:val="24"/>
    </w:rPr>
  </w:style>
</w:styles>
</file>

<file path=word/webSettings.xml><?xml version="1.0" encoding="utf-8"?>
<w:webSettings xmlns:r="http://schemas.openxmlformats.org/officeDocument/2006/relationships" xmlns:w="http://schemas.openxmlformats.org/wordprocessingml/2006/main">
  <w:divs>
    <w:div w:id="97530420">
      <w:bodyDiv w:val="1"/>
      <w:marLeft w:val="0"/>
      <w:marRight w:val="0"/>
      <w:marTop w:val="0"/>
      <w:marBottom w:val="0"/>
      <w:divBdr>
        <w:top w:val="none" w:sz="0" w:space="0" w:color="auto"/>
        <w:left w:val="none" w:sz="0" w:space="0" w:color="auto"/>
        <w:bottom w:val="none" w:sz="0" w:space="0" w:color="auto"/>
        <w:right w:val="none" w:sz="0" w:space="0" w:color="auto"/>
      </w:divBdr>
    </w:div>
    <w:div w:id="308941671">
      <w:bodyDiv w:val="1"/>
      <w:marLeft w:val="0"/>
      <w:marRight w:val="0"/>
      <w:marTop w:val="0"/>
      <w:marBottom w:val="0"/>
      <w:divBdr>
        <w:top w:val="none" w:sz="0" w:space="0" w:color="auto"/>
        <w:left w:val="none" w:sz="0" w:space="0" w:color="auto"/>
        <w:bottom w:val="none" w:sz="0" w:space="0" w:color="auto"/>
        <w:right w:val="none" w:sz="0" w:space="0" w:color="auto"/>
      </w:divBdr>
    </w:div>
    <w:div w:id="429014008">
      <w:bodyDiv w:val="1"/>
      <w:marLeft w:val="0"/>
      <w:marRight w:val="0"/>
      <w:marTop w:val="0"/>
      <w:marBottom w:val="0"/>
      <w:divBdr>
        <w:top w:val="none" w:sz="0" w:space="0" w:color="auto"/>
        <w:left w:val="none" w:sz="0" w:space="0" w:color="auto"/>
        <w:bottom w:val="none" w:sz="0" w:space="0" w:color="auto"/>
        <w:right w:val="none" w:sz="0" w:space="0" w:color="auto"/>
      </w:divBdr>
    </w:div>
    <w:div w:id="607005731">
      <w:bodyDiv w:val="1"/>
      <w:marLeft w:val="0"/>
      <w:marRight w:val="0"/>
      <w:marTop w:val="0"/>
      <w:marBottom w:val="0"/>
      <w:divBdr>
        <w:top w:val="none" w:sz="0" w:space="0" w:color="auto"/>
        <w:left w:val="none" w:sz="0" w:space="0" w:color="auto"/>
        <w:bottom w:val="none" w:sz="0" w:space="0" w:color="auto"/>
        <w:right w:val="none" w:sz="0" w:space="0" w:color="auto"/>
      </w:divBdr>
    </w:div>
    <w:div w:id="1011493100">
      <w:bodyDiv w:val="1"/>
      <w:marLeft w:val="0"/>
      <w:marRight w:val="0"/>
      <w:marTop w:val="0"/>
      <w:marBottom w:val="0"/>
      <w:divBdr>
        <w:top w:val="none" w:sz="0" w:space="0" w:color="auto"/>
        <w:left w:val="none" w:sz="0" w:space="0" w:color="auto"/>
        <w:bottom w:val="none" w:sz="0" w:space="0" w:color="auto"/>
        <w:right w:val="none" w:sz="0" w:space="0" w:color="auto"/>
      </w:divBdr>
    </w:div>
    <w:div w:id="1614022327">
      <w:bodyDiv w:val="1"/>
      <w:marLeft w:val="0"/>
      <w:marRight w:val="0"/>
      <w:marTop w:val="0"/>
      <w:marBottom w:val="0"/>
      <w:divBdr>
        <w:top w:val="none" w:sz="0" w:space="0" w:color="auto"/>
        <w:left w:val="none" w:sz="0" w:space="0" w:color="auto"/>
        <w:bottom w:val="none" w:sz="0" w:space="0" w:color="auto"/>
        <w:right w:val="none" w:sz="0" w:space="0" w:color="auto"/>
      </w:divBdr>
    </w:div>
    <w:div w:id="1640454984">
      <w:bodyDiv w:val="1"/>
      <w:marLeft w:val="0"/>
      <w:marRight w:val="0"/>
      <w:marTop w:val="0"/>
      <w:marBottom w:val="0"/>
      <w:divBdr>
        <w:top w:val="none" w:sz="0" w:space="0" w:color="auto"/>
        <w:left w:val="none" w:sz="0" w:space="0" w:color="auto"/>
        <w:bottom w:val="none" w:sz="0" w:space="0" w:color="auto"/>
        <w:right w:val="none" w:sz="0" w:space="0" w:color="auto"/>
      </w:divBdr>
    </w:div>
    <w:div w:id="1676571200">
      <w:bodyDiv w:val="1"/>
      <w:marLeft w:val="0"/>
      <w:marRight w:val="0"/>
      <w:marTop w:val="0"/>
      <w:marBottom w:val="0"/>
      <w:divBdr>
        <w:top w:val="none" w:sz="0" w:space="0" w:color="auto"/>
        <w:left w:val="none" w:sz="0" w:space="0" w:color="auto"/>
        <w:bottom w:val="none" w:sz="0" w:space="0" w:color="auto"/>
        <w:right w:val="none" w:sz="0" w:space="0" w:color="auto"/>
      </w:divBdr>
    </w:div>
    <w:div w:id="1686593081">
      <w:bodyDiv w:val="1"/>
      <w:marLeft w:val="0"/>
      <w:marRight w:val="0"/>
      <w:marTop w:val="0"/>
      <w:marBottom w:val="0"/>
      <w:divBdr>
        <w:top w:val="none" w:sz="0" w:space="0" w:color="auto"/>
        <w:left w:val="none" w:sz="0" w:space="0" w:color="auto"/>
        <w:bottom w:val="none" w:sz="0" w:space="0" w:color="auto"/>
        <w:right w:val="none" w:sz="0" w:space="0" w:color="auto"/>
      </w:divBdr>
    </w:div>
    <w:div w:id="1906144573">
      <w:bodyDiv w:val="1"/>
      <w:marLeft w:val="0"/>
      <w:marRight w:val="0"/>
      <w:marTop w:val="0"/>
      <w:marBottom w:val="0"/>
      <w:divBdr>
        <w:top w:val="none" w:sz="0" w:space="0" w:color="auto"/>
        <w:left w:val="none" w:sz="0" w:space="0" w:color="auto"/>
        <w:bottom w:val="none" w:sz="0" w:space="0" w:color="auto"/>
        <w:right w:val="none" w:sz="0" w:space="0" w:color="auto"/>
      </w:divBdr>
    </w:div>
    <w:div w:id="2029017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www.bls.gov/oes/current/oes_nat.ht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30237F-A1E1-4087-B8FD-E0C07B419F0C}">
  <ds:schemaRefs>
    <ds:schemaRef ds:uri="http://schemas.openxmlformats.org/officeDocument/2006/bibliography"/>
  </ds:schemaRefs>
</ds:datastoreItem>
</file>

<file path=customXml/itemProps2.xml><?xml version="1.0" encoding="utf-8"?>
<ds:datastoreItem xmlns:ds="http://schemas.openxmlformats.org/officeDocument/2006/customXml" ds:itemID="{BAFEC3AD-2C0D-436D-A647-13F484BD72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4812</Words>
  <Characters>33064</Characters>
  <Application>Microsoft Office Word</Application>
  <DocSecurity>0</DocSecurity>
  <Lines>275</Lines>
  <Paragraphs>75</Paragraphs>
  <ScaleCrop>false</ScaleCrop>
  <HeadingPairs>
    <vt:vector size="2" baseType="variant">
      <vt:variant>
        <vt:lpstr>Title</vt:lpstr>
      </vt:variant>
      <vt:variant>
        <vt:i4>1</vt:i4>
      </vt:variant>
    </vt:vector>
  </HeadingPairs>
  <TitlesOfParts>
    <vt:vector size="1" baseType="lpstr">
      <vt:lpstr>On January 9, 2009, CDC received OMB approval for the generic concept of health marketing (Health Marketing, 0920-0798) to provide feedback on the development, implementation and satisfaction regarding public health services, products, communication camp</vt:lpstr>
    </vt:vector>
  </TitlesOfParts>
  <Company>ITSO</Company>
  <LinksUpToDate>false</LinksUpToDate>
  <CharactersWithSpaces>37801</CharactersWithSpaces>
  <SharedDoc>false</SharedDoc>
  <HLinks>
    <vt:vector size="18" baseType="variant">
      <vt:variant>
        <vt:i4>7471190</vt:i4>
      </vt:variant>
      <vt:variant>
        <vt:i4>6</vt:i4>
      </vt:variant>
      <vt:variant>
        <vt:i4>0</vt:i4>
      </vt:variant>
      <vt:variant>
        <vt:i4>5</vt:i4>
      </vt:variant>
      <vt:variant>
        <vt:lpwstr>mailto:rweinzimer@cdc.gov</vt:lpwstr>
      </vt:variant>
      <vt:variant>
        <vt:lpwstr/>
      </vt:variant>
      <vt:variant>
        <vt:i4>7012440</vt:i4>
      </vt:variant>
      <vt:variant>
        <vt:i4>3</vt:i4>
      </vt:variant>
      <vt:variant>
        <vt:i4>0</vt:i4>
      </vt:variant>
      <vt:variant>
        <vt:i4>5</vt:i4>
      </vt:variant>
      <vt:variant>
        <vt:lpwstr>mailto:pbeatty@cdc.gov</vt:lpwstr>
      </vt:variant>
      <vt:variant>
        <vt:lpwstr/>
      </vt:variant>
      <vt:variant>
        <vt:i4>7471190</vt:i4>
      </vt:variant>
      <vt:variant>
        <vt:i4>0</vt:i4>
      </vt:variant>
      <vt:variant>
        <vt:i4>0</vt:i4>
      </vt:variant>
      <vt:variant>
        <vt:i4>5</vt:i4>
      </vt:variant>
      <vt:variant>
        <vt:lpwstr>mailto:rweinzimer@cdc.gov</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 January 9, 2009, CDC received OMB approval for the generic concept of health marketing (Health Marketing, 0920-0798) to provide feedback on the development, implementation and satisfaction regarding public health services, products, communication camp</dc:title>
  <dc:creator>bmm1</dc:creator>
  <cp:lastModifiedBy>Thelma Elaine Sims</cp:lastModifiedBy>
  <cp:revision>3</cp:revision>
  <cp:lastPrinted>2011-07-20T15:35:00Z</cp:lastPrinted>
  <dcterms:created xsi:type="dcterms:W3CDTF">2011-07-20T15:36:00Z</dcterms:created>
  <dcterms:modified xsi:type="dcterms:W3CDTF">2011-08-03T18:12:00Z</dcterms:modified>
</cp:coreProperties>
</file>